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616EB" w14:textId="637CB708" w:rsidR="00115A81" w:rsidRPr="006156DA" w:rsidRDefault="00EC3F33" w:rsidP="0087074D">
      <w:pPr>
        <w:jc w:val="center"/>
        <w:rPr>
          <w:b/>
          <w:sz w:val="40"/>
          <w:szCs w:val="40"/>
        </w:rPr>
      </w:pPr>
      <w:r>
        <w:rPr>
          <w:b/>
          <w:sz w:val="40"/>
          <w:szCs w:val="40"/>
        </w:rPr>
        <w:t>Pronóstico de</w:t>
      </w:r>
      <w:r w:rsidR="00115A81">
        <w:rPr>
          <w:b/>
          <w:sz w:val="40"/>
          <w:szCs w:val="40"/>
        </w:rPr>
        <w:t xml:space="preserve"> Series de Tiempo de Tráfico web</w:t>
      </w:r>
      <w:r w:rsidR="000A3B1C">
        <w:rPr>
          <w:rStyle w:val="Refdecomentario"/>
        </w:rPr>
        <w:commentReference w:id="0"/>
      </w:r>
      <w:r w:rsidR="008932AA">
        <w:rPr>
          <w:b/>
          <w:sz w:val="40"/>
          <w:szCs w:val="40"/>
        </w:rPr>
        <w:t>.</w:t>
      </w:r>
      <w:r w:rsidR="00115A81">
        <w:rPr>
          <w:b/>
          <w:sz w:val="40"/>
          <w:szCs w:val="40"/>
        </w:rPr>
        <w:t xml:space="preserve"> Estudio de Caso </w:t>
      </w:r>
      <w:r w:rsidR="008628D6">
        <w:rPr>
          <w:b/>
          <w:sz w:val="40"/>
          <w:szCs w:val="40"/>
        </w:rPr>
        <w:t>U</w:t>
      </w:r>
      <w:r w:rsidR="008932AA">
        <w:rPr>
          <w:b/>
          <w:sz w:val="40"/>
          <w:szCs w:val="40"/>
        </w:rPr>
        <w:t xml:space="preserve">niversidad </w:t>
      </w:r>
      <w:r w:rsidR="008628D6">
        <w:rPr>
          <w:b/>
          <w:sz w:val="40"/>
          <w:szCs w:val="40"/>
        </w:rPr>
        <w:t>Na</w:t>
      </w:r>
      <w:r w:rsidR="008932AA">
        <w:rPr>
          <w:b/>
          <w:sz w:val="40"/>
          <w:szCs w:val="40"/>
        </w:rPr>
        <w:t xml:space="preserve">cional de </w:t>
      </w:r>
      <w:r w:rsidR="008628D6">
        <w:rPr>
          <w:b/>
          <w:sz w:val="40"/>
          <w:szCs w:val="40"/>
        </w:rPr>
        <w:t>M</w:t>
      </w:r>
      <w:r w:rsidR="008932AA">
        <w:rPr>
          <w:b/>
          <w:sz w:val="40"/>
          <w:szCs w:val="40"/>
        </w:rPr>
        <w:t>isiones</w:t>
      </w:r>
    </w:p>
    <w:p w14:paraId="351C95EC" w14:textId="77777777" w:rsidR="00236AE2" w:rsidRPr="00AE07A6" w:rsidRDefault="00236AE2" w:rsidP="00236AE2"/>
    <w:p w14:paraId="24B03CA1" w14:textId="77777777" w:rsidR="00236AE2" w:rsidRDefault="00236AE2" w:rsidP="00236AE2"/>
    <w:p w14:paraId="15039AB4" w14:textId="77777777" w:rsidR="0087074D" w:rsidRDefault="0087074D" w:rsidP="00236AE2"/>
    <w:p w14:paraId="48320421" w14:textId="77777777" w:rsidR="0087074D" w:rsidRPr="00AE07A6" w:rsidRDefault="0087074D" w:rsidP="00236AE2"/>
    <w:p w14:paraId="5D009169" w14:textId="32A5263D" w:rsidR="00130CAD" w:rsidRDefault="00130CAD" w:rsidP="0087074D">
      <w:pPr>
        <w:ind w:left="708"/>
        <w:jc w:val="center"/>
      </w:pPr>
      <w:r>
        <w:t>P</w:t>
      </w:r>
      <w:r w:rsidR="0087074D">
        <w:t>OR</w:t>
      </w:r>
      <w:r>
        <w:t>:</w:t>
      </w:r>
      <w:r w:rsidR="00236AE2" w:rsidRPr="00AE07A6">
        <w:t xml:space="preserve"> Enrique Gauto Sand</w:t>
      </w:r>
    </w:p>
    <w:p w14:paraId="41D55076" w14:textId="77777777" w:rsidR="0087074D" w:rsidRDefault="0087074D" w:rsidP="00130CAD">
      <w:pPr>
        <w:ind w:left="708"/>
      </w:pPr>
    </w:p>
    <w:p w14:paraId="696DC17F" w14:textId="77777777" w:rsidR="0087074D" w:rsidRPr="004B01F0" w:rsidRDefault="0087074D" w:rsidP="004B01F0">
      <w:pPr>
        <w:ind w:left="708"/>
        <w:jc w:val="center"/>
      </w:pPr>
      <w:r>
        <w:rPr>
          <w:rFonts w:eastAsia="Tahoma"/>
        </w:rPr>
        <w:t xml:space="preserve">   </w:t>
      </w:r>
      <w:r w:rsidRPr="004B01F0">
        <w:t>Propuesta de Tesis presentada a la Facultad de Ciencias Exactas, Químicas y Naturales de la Universidad Nacional de Misiones para optar al grado académico / título profesional de Licenciado en Sistemas de Información de la carrera de Licenciatura en Sistemas de Información</w:t>
      </w:r>
    </w:p>
    <w:p w14:paraId="30167AB2" w14:textId="40460FDF" w:rsidR="0087074D" w:rsidRDefault="0087074D" w:rsidP="004B01F0">
      <w:pPr>
        <w:ind w:left="708"/>
        <w:jc w:val="center"/>
      </w:pPr>
      <w:r>
        <w:t xml:space="preserve"> </w:t>
      </w:r>
    </w:p>
    <w:p w14:paraId="4B765F98" w14:textId="77777777" w:rsidR="0087074D" w:rsidRDefault="0087074D" w:rsidP="004B01F0">
      <w:pPr>
        <w:ind w:left="708"/>
        <w:jc w:val="center"/>
      </w:pPr>
    </w:p>
    <w:p w14:paraId="173E319F" w14:textId="77777777" w:rsidR="0087074D" w:rsidRDefault="0087074D" w:rsidP="004B01F0">
      <w:pPr>
        <w:ind w:left="708"/>
        <w:jc w:val="center"/>
      </w:pPr>
    </w:p>
    <w:p w14:paraId="5ADBB0BB" w14:textId="31A2E249" w:rsidR="0087074D" w:rsidRDefault="0087074D" w:rsidP="0087074D">
      <w:pPr>
        <w:ind w:left="708"/>
        <w:jc w:val="center"/>
      </w:pPr>
      <w:r w:rsidRPr="004B01F0">
        <w:t>Director</w:t>
      </w:r>
      <w:r w:rsidR="00617748">
        <w:t>a</w:t>
      </w:r>
      <w:r w:rsidRPr="004B01F0">
        <w:t xml:space="preserve">: Alice Rambo </w:t>
      </w:r>
    </w:p>
    <w:p w14:paraId="3917E427" w14:textId="77777777" w:rsidR="0087074D" w:rsidRDefault="0087074D" w:rsidP="004B01F0">
      <w:pPr>
        <w:ind w:left="708"/>
        <w:jc w:val="center"/>
      </w:pPr>
    </w:p>
    <w:p w14:paraId="23A799AB" w14:textId="77777777" w:rsidR="0087074D" w:rsidRDefault="0087074D" w:rsidP="004B01F0">
      <w:pPr>
        <w:ind w:left="708"/>
        <w:jc w:val="center"/>
      </w:pPr>
    </w:p>
    <w:p w14:paraId="4FC97C31" w14:textId="79D74454" w:rsidR="00130CAD" w:rsidRPr="00130CAD" w:rsidRDefault="00130CAD" w:rsidP="0087074D">
      <w:pPr>
        <w:ind w:left="708"/>
        <w:jc w:val="center"/>
      </w:pPr>
      <w:r w:rsidRPr="004B01F0">
        <w:t xml:space="preserve">Prof. </w:t>
      </w:r>
      <w:proofErr w:type="spellStart"/>
      <w:r w:rsidRPr="004B01F0">
        <w:t>Tit</w:t>
      </w:r>
      <w:proofErr w:type="spellEnd"/>
      <w:r w:rsidRPr="004B01F0">
        <w:t>. de la Cátedra “Trabajo Final”: Dr. Kuna, Horacio Daniel</w:t>
      </w:r>
    </w:p>
    <w:p w14:paraId="69C9F2D6" w14:textId="77777777" w:rsidR="00236AE2" w:rsidRPr="00AE07A6" w:rsidRDefault="00236AE2">
      <w:r w:rsidRPr="00AE07A6">
        <w:br w:type="page"/>
      </w: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FD7513" w:rsidRDefault="00FD7513">
          <w:pPr>
            <w:pStyle w:val="TtulodeTDC"/>
            <w:rPr>
              <w:color w:val="auto"/>
            </w:rPr>
          </w:pPr>
          <w:r w:rsidRPr="00FD7513">
            <w:rPr>
              <w:color w:val="auto"/>
              <w:lang w:val="es-ES"/>
            </w:rPr>
            <w:t>Índice</w:t>
          </w:r>
        </w:p>
        <w:p w14:paraId="1B075788" w14:textId="77777777" w:rsidR="00402CFB" w:rsidRDefault="00FD7513">
          <w:pPr>
            <w:pStyle w:val="TDC1"/>
            <w:tabs>
              <w:tab w:val="left" w:pos="440"/>
              <w:tab w:val="right" w:leader="dot" w:pos="8211"/>
            </w:tabs>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14647313" w:history="1">
            <w:r w:rsidR="00402CFB" w:rsidRPr="00904488">
              <w:rPr>
                <w:rStyle w:val="Hipervnculo"/>
                <w:noProof/>
              </w:rPr>
              <w:t>1.</w:t>
            </w:r>
            <w:r w:rsidR="00402CFB">
              <w:rPr>
                <w:rFonts w:asciiTheme="minorHAnsi" w:eastAsiaTheme="minorEastAsia" w:hAnsiTheme="minorHAnsi" w:cstheme="minorBidi"/>
                <w:noProof/>
                <w:sz w:val="22"/>
                <w:szCs w:val="22"/>
              </w:rPr>
              <w:tab/>
            </w:r>
            <w:r w:rsidR="00402CFB" w:rsidRPr="00904488">
              <w:rPr>
                <w:rStyle w:val="Hipervnculo"/>
                <w:noProof/>
              </w:rPr>
              <w:t>Presentación de Propuesta</w:t>
            </w:r>
            <w:r w:rsidR="00402CFB">
              <w:rPr>
                <w:noProof/>
                <w:webHidden/>
              </w:rPr>
              <w:tab/>
            </w:r>
            <w:r w:rsidR="00402CFB">
              <w:rPr>
                <w:noProof/>
                <w:webHidden/>
              </w:rPr>
              <w:fldChar w:fldCharType="begin"/>
            </w:r>
            <w:r w:rsidR="00402CFB">
              <w:rPr>
                <w:noProof/>
                <w:webHidden/>
              </w:rPr>
              <w:instrText xml:space="preserve"> PAGEREF _Toc114647313 \h </w:instrText>
            </w:r>
            <w:r w:rsidR="00402CFB">
              <w:rPr>
                <w:noProof/>
                <w:webHidden/>
              </w:rPr>
            </w:r>
            <w:r w:rsidR="00402CFB">
              <w:rPr>
                <w:noProof/>
                <w:webHidden/>
              </w:rPr>
              <w:fldChar w:fldCharType="separate"/>
            </w:r>
            <w:r w:rsidR="00402CFB">
              <w:rPr>
                <w:noProof/>
                <w:webHidden/>
              </w:rPr>
              <w:t>1</w:t>
            </w:r>
            <w:r w:rsidR="00402CFB">
              <w:rPr>
                <w:noProof/>
                <w:webHidden/>
              </w:rPr>
              <w:fldChar w:fldCharType="end"/>
            </w:r>
          </w:hyperlink>
        </w:p>
        <w:p w14:paraId="03B5AFD0" w14:textId="77777777" w:rsidR="00402CFB" w:rsidRDefault="00DE0AE5">
          <w:pPr>
            <w:pStyle w:val="TDC1"/>
            <w:tabs>
              <w:tab w:val="left" w:pos="440"/>
              <w:tab w:val="right" w:leader="dot" w:pos="8211"/>
            </w:tabs>
            <w:rPr>
              <w:rFonts w:asciiTheme="minorHAnsi" w:eastAsiaTheme="minorEastAsia" w:hAnsiTheme="minorHAnsi" w:cstheme="minorBidi"/>
              <w:noProof/>
              <w:sz w:val="22"/>
              <w:szCs w:val="22"/>
            </w:rPr>
          </w:pPr>
          <w:hyperlink w:anchor="_Toc114647314" w:history="1">
            <w:r w:rsidR="00402CFB" w:rsidRPr="00904488">
              <w:rPr>
                <w:rStyle w:val="Hipervnculo"/>
                <w:noProof/>
              </w:rPr>
              <w:t>2.</w:t>
            </w:r>
            <w:r w:rsidR="00402CFB">
              <w:rPr>
                <w:rFonts w:asciiTheme="minorHAnsi" w:eastAsiaTheme="minorEastAsia" w:hAnsiTheme="minorHAnsi" w:cstheme="minorBidi"/>
                <w:noProof/>
                <w:sz w:val="22"/>
                <w:szCs w:val="22"/>
              </w:rPr>
              <w:tab/>
            </w:r>
            <w:r w:rsidR="00402CFB" w:rsidRPr="00904488">
              <w:rPr>
                <w:rStyle w:val="Hipervnculo"/>
                <w:noProof/>
              </w:rPr>
              <w:t>Justificación</w:t>
            </w:r>
            <w:r w:rsidR="00402CFB">
              <w:rPr>
                <w:noProof/>
                <w:webHidden/>
              </w:rPr>
              <w:tab/>
            </w:r>
            <w:r w:rsidR="00402CFB">
              <w:rPr>
                <w:noProof/>
                <w:webHidden/>
              </w:rPr>
              <w:fldChar w:fldCharType="begin"/>
            </w:r>
            <w:r w:rsidR="00402CFB">
              <w:rPr>
                <w:noProof/>
                <w:webHidden/>
              </w:rPr>
              <w:instrText xml:space="preserve"> PAGEREF _Toc114647314 \h </w:instrText>
            </w:r>
            <w:r w:rsidR="00402CFB">
              <w:rPr>
                <w:noProof/>
                <w:webHidden/>
              </w:rPr>
            </w:r>
            <w:r w:rsidR="00402CFB">
              <w:rPr>
                <w:noProof/>
                <w:webHidden/>
              </w:rPr>
              <w:fldChar w:fldCharType="separate"/>
            </w:r>
            <w:r w:rsidR="00402CFB">
              <w:rPr>
                <w:noProof/>
                <w:webHidden/>
              </w:rPr>
              <w:t>2</w:t>
            </w:r>
            <w:r w:rsidR="00402CFB">
              <w:rPr>
                <w:noProof/>
                <w:webHidden/>
              </w:rPr>
              <w:fldChar w:fldCharType="end"/>
            </w:r>
          </w:hyperlink>
        </w:p>
        <w:p w14:paraId="6C2662E6" w14:textId="77777777" w:rsidR="00402CFB" w:rsidRDefault="00DE0AE5">
          <w:pPr>
            <w:pStyle w:val="TDC1"/>
            <w:tabs>
              <w:tab w:val="left" w:pos="440"/>
              <w:tab w:val="right" w:leader="dot" w:pos="8211"/>
            </w:tabs>
            <w:rPr>
              <w:rFonts w:asciiTheme="minorHAnsi" w:eastAsiaTheme="minorEastAsia" w:hAnsiTheme="minorHAnsi" w:cstheme="minorBidi"/>
              <w:noProof/>
              <w:sz w:val="22"/>
              <w:szCs w:val="22"/>
            </w:rPr>
          </w:pPr>
          <w:hyperlink w:anchor="_Toc114647315" w:history="1">
            <w:r w:rsidR="00402CFB" w:rsidRPr="00904488">
              <w:rPr>
                <w:rStyle w:val="Hipervnculo"/>
                <w:noProof/>
              </w:rPr>
              <w:t>3.</w:t>
            </w:r>
            <w:r w:rsidR="00402CFB">
              <w:rPr>
                <w:rFonts w:asciiTheme="minorHAnsi" w:eastAsiaTheme="minorEastAsia" w:hAnsiTheme="minorHAnsi" w:cstheme="minorBidi"/>
                <w:noProof/>
                <w:sz w:val="22"/>
                <w:szCs w:val="22"/>
              </w:rPr>
              <w:tab/>
            </w:r>
            <w:r w:rsidR="00402CFB" w:rsidRPr="00904488">
              <w:rPr>
                <w:rStyle w:val="Hipervnculo"/>
                <w:noProof/>
              </w:rPr>
              <w:t>Delimitación del Tema</w:t>
            </w:r>
            <w:r w:rsidR="00402CFB">
              <w:rPr>
                <w:noProof/>
                <w:webHidden/>
              </w:rPr>
              <w:tab/>
            </w:r>
            <w:r w:rsidR="00402CFB">
              <w:rPr>
                <w:noProof/>
                <w:webHidden/>
              </w:rPr>
              <w:fldChar w:fldCharType="begin"/>
            </w:r>
            <w:r w:rsidR="00402CFB">
              <w:rPr>
                <w:noProof/>
                <w:webHidden/>
              </w:rPr>
              <w:instrText xml:space="preserve"> PAGEREF _Toc114647315 \h </w:instrText>
            </w:r>
            <w:r w:rsidR="00402CFB">
              <w:rPr>
                <w:noProof/>
                <w:webHidden/>
              </w:rPr>
            </w:r>
            <w:r w:rsidR="00402CFB">
              <w:rPr>
                <w:noProof/>
                <w:webHidden/>
              </w:rPr>
              <w:fldChar w:fldCharType="separate"/>
            </w:r>
            <w:r w:rsidR="00402CFB">
              <w:rPr>
                <w:noProof/>
                <w:webHidden/>
              </w:rPr>
              <w:t>3</w:t>
            </w:r>
            <w:r w:rsidR="00402CFB">
              <w:rPr>
                <w:noProof/>
                <w:webHidden/>
              </w:rPr>
              <w:fldChar w:fldCharType="end"/>
            </w:r>
          </w:hyperlink>
        </w:p>
        <w:p w14:paraId="17AD156E" w14:textId="77777777" w:rsidR="00402CFB" w:rsidRDefault="00DE0AE5">
          <w:pPr>
            <w:pStyle w:val="TDC2"/>
            <w:tabs>
              <w:tab w:val="left" w:pos="880"/>
              <w:tab w:val="right" w:leader="dot" w:pos="8211"/>
            </w:tabs>
            <w:rPr>
              <w:rFonts w:asciiTheme="minorHAnsi" w:eastAsiaTheme="minorEastAsia" w:hAnsiTheme="minorHAnsi" w:cstheme="minorBidi"/>
              <w:noProof/>
              <w:sz w:val="22"/>
              <w:szCs w:val="22"/>
            </w:rPr>
          </w:pPr>
          <w:hyperlink w:anchor="_Toc114647316" w:history="1">
            <w:r w:rsidR="00402CFB" w:rsidRPr="00904488">
              <w:rPr>
                <w:rStyle w:val="Hipervnculo"/>
                <w:noProof/>
              </w:rPr>
              <w:t>3.1.</w:t>
            </w:r>
            <w:r w:rsidR="00402CFB">
              <w:rPr>
                <w:rFonts w:asciiTheme="minorHAnsi" w:eastAsiaTheme="minorEastAsia" w:hAnsiTheme="minorHAnsi" w:cstheme="minorBidi"/>
                <w:noProof/>
                <w:sz w:val="22"/>
                <w:szCs w:val="22"/>
              </w:rPr>
              <w:tab/>
            </w:r>
            <w:r w:rsidR="00402CFB" w:rsidRPr="00904488">
              <w:rPr>
                <w:rStyle w:val="Hipervnculo"/>
                <w:noProof/>
              </w:rPr>
              <w:t>Descripción de las variables de forma conceptual y operacional:</w:t>
            </w:r>
            <w:r w:rsidR="00402CFB">
              <w:rPr>
                <w:noProof/>
                <w:webHidden/>
              </w:rPr>
              <w:tab/>
            </w:r>
            <w:r w:rsidR="00402CFB">
              <w:rPr>
                <w:noProof/>
                <w:webHidden/>
              </w:rPr>
              <w:fldChar w:fldCharType="begin"/>
            </w:r>
            <w:r w:rsidR="00402CFB">
              <w:rPr>
                <w:noProof/>
                <w:webHidden/>
              </w:rPr>
              <w:instrText xml:space="preserve"> PAGEREF _Toc114647316 \h </w:instrText>
            </w:r>
            <w:r w:rsidR="00402CFB">
              <w:rPr>
                <w:noProof/>
                <w:webHidden/>
              </w:rPr>
            </w:r>
            <w:r w:rsidR="00402CFB">
              <w:rPr>
                <w:noProof/>
                <w:webHidden/>
              </w:rPr>
              <w:fldChar w:fldCharType="separate"/>
            </w:r>
            <w:r w:rsidR="00402CFB">
              <w:rPr>
                <w:noProof/>
                <w:webHidden/>
              </w:rPr>
              <w:t>3</w:t>
            </w:r>
            <w:r w:rsidR="00402CFB">
              <w:rPr>
                <w:noProof/>
                <w:webHidden/>
              </w:rPr>
              <w:fldChar w:fldCharType="end"/>
            </w:r>
          </w:hyperlink>
        </w:p>
        <w:p w14:paraId="661BEACF" w14:textId="77777777" w:rsidR="00402CFB" w:rsidRDefault="00DE0AE5">
          <w:pPr>
            <w:pStyle w:val="TDC1"/>
            <w:tabs>
              <w:tab w:val="left" w:pos="440"/>
              <w:tab w:val="right" w:leader="dot" w:pos="8211"/>
            </w:tabs>
            <w:rPr>
              <w:rFonts w:asciiTheme="minorHAnsi" w:eastAsiaTheme="minorEastAsia" w:hAnsiTheme="minorHAnsi" w:cstheme="minorBidi"/>
              <w:noProof/>
              <w:sz w:val="22"/>
              <w:szCs w:val="22"/>
            </w:rPr>
          </w:pPr>
          <w:hyperlink w:anchor="_Toc114647317" w:history="1">
            <w:r w:rsidR="00402CFB" w:rsidRPr="00904488">
              <w:rPr>
                <w:rStyle w:val="Hipervnculo"/>
                <w:noProof/>
              </w:rPr>
              <w:t>4.</w:t>
            </w:r>
            <w:r w:rsidR="00402CFB">
              <w:rPr>
                <w:rFonts w:asciiTheme="minorHAnsi" w:eastAsiaTheme="minorEastAsia" w:hAnsiTheme="minorHAnsi" w:cstheme="minorBidi"/>
                <w:noProof/>
                <w:sz w:val="22"/>
                <w:szCs w:val="22"/>
              </w:rPr>
              <w:tab/>
            </w:r>
            <w:r w:rsidR="00402CFB" w:rsidRPr="00904488">
              <w:rPr>
                <w:rStyle w:val="Hipervnculo"/>
                <w:noProof/>
              </w:rPr>
              <w:t>Objetivos</w:t>
            </w:r>
            <w:r w:rsidR="00402CFB">
              <w:rPr>
                <w:noProof/>
                <w:webHidden/>
              </w:rPr>
              <w:tab/>
            </w:r>
            <w:r w:rsidR="00402CFB">
              <w:rPr>
                <w:noProof/>
                <w:webHidden/>
              </w:rPr>
              <w:fldChar w:fldCharType="begin"/>
            </w:r>
            <w:r w:rsidR="00402CFB">
              <w:rPr>
                <w:noProof/>
                <w:webHidden/>
              </w:rPr>
              <w:instrText xml:space="preserve"> PAGEREF _Toc114647317 \h </w:instrText>
            </w:r>
            <w:r w:rsidR="00402CFB">
              <w:rPr>
                <w:noProof/>
                <w:webHidden/>
              </w:rPr>
            </w:r>
            <w:r w:rsidR="00402CFB">
              <w:rPr>
                <w:noProof/>
                <w:webHidden/>
              </w:rPr>
              <w:fldChar w:fldCharType="separate"/>
            </w:r>
            <w:r w:rsidR="00402CFB">
              <w:rPr>
                <w:noProof/>
                <w:webHidden/>
              </w:rPr>
              <w:t>4</w:t>
            </w:r>
            <w:r w:rsidR="00402CFB">
              <w:rPr>
                <w:noProof/>
                <w:webHidden/>
              </w:rPr>
              <w:fldChar w:fldCharType="end"/>
            </w:r>
          </w:hyperlink>
        </w:p>
        <w:p w14:paraId="580BFCD6" w14:textId="77777777" w:rsidR="00402CFB" w:rsidRDefault="00DE0AE5">
          <w:pPr>
            <w:pStyle w:val="TDC2"/>
            <w:tabs>
              <w:tab w:val="left" w:pos="880"/>
              <w:tab w:val="right" w:leader="dot" w:pos="8211"/>
            </w:tabs>
            <w:rPr>
              <w:rFonts w:asciiTheme="minorHAnsi" w:eastAsiaTheme="minorEastAsia" w:hAnsiTheme="minorHAnsi" w:cstheme="minorBidi"/>
              <w:noProof/>
              <w:sz w:val="22"/>
              <w:szCs w:val="22"/>
            </w:rPr>
          </w:pPr>
          <w:hyperlink w:anchor="_Toc114647318" w:history="1">
            <w:r w:rsidR="00402CFB" w:rsidRPr="00904488">
              <w:rPr>
                <w:rStyle w:val="Hipervnculo"/>
                <w:noProof/>
              </w:rPr>
              <w:t>4.1.</w:t>
            </w:r>
            <w:r w:rsidR="00402CFB">
              <w:rPr>
                <w:rFonts w:asciiTheme="minorHAnsi" w:eastAsiaTheme="minorEastAsia" w:hAnsiTheme="minorHAnsi" w:cstheme="minorBidi"/>
                <w:noProof/>
                <w:sz w:val="22"/>
                <w:szCs w:val="22"/>
              </w:rPr>
              <w:tab/>
            </w:r>
            <w:r w:rsidR="00402CFB" w:rsidRPr="00904488">
              <w:rPr>
                <w:rStyle w:val="Hipervnculo"/>
                <w:noProof/>
              </w:rPr>
              <w:t>Objetivo General:</w:t>
            </w:r>
            <w:r w:rsidR="00402CFB">
              <w:rPr>
                <w:noProof/>
                <w:webHidden/>
              </w:rPr>
              <w:tab/>
            </w:r>
            <w:r w:rsidR="00402CFB">
              <w:rPr>
                <w:noProof/>
                <w:webHidden/>
              </w:rPr>
              <w:fldChar w:fldCharType="begin"/>
            </w:r>
            <w:r w:rsidR="00402CFB">
              <w:rPr>
                <w:noProof/>
                <w:webHidden/>
              </w:rPr>
              <w:instrText xml:space="preserve"> PAGEREF _Toc114647318 \h </w:instrText>
            </w:r>
            <w:r w:rsidR="00402CFB">
              <w:rPr>
                <w:noProof/>
                <w:webHidden/>
              </w:rPr>
            </w:r>
            <w:r w:rsidR="00402CFB">
              <w:rPr>
                <w:noProof/>
                <w:webHidden/>
              </w:rPr>
              <w:fldChar w:fldCharType="separate"/>
            </w:r>
            <w:r w:rsidR="00402CFB">
              <w:rPr>
                <w:noProof/>
                <w:webHidden/>
              </w:rPr>
              <w:t>4</w:t>
            </w:r>
            <w:r w:rsidR="00402CFB">
              <w:rPr>
                <w:noProof/>
                <w:webHidden/>
              </w:rPr>
              <w:fldChar w:fldCharType="end"/>
            </w:r>
          </w:hyperlink>
        </w:p>
        <w:p w14:paraId="5EEF7E53" w14:textId="77777777" w:rsidR="00402CFB" w:rsidRDefault="00DE0AE5">
          <w:pPr>
            <w:pStyle w:val="TDC2"/>
            <w:tabs>
              <w:tab w:val="left" w:pos="880"/>
              <w:tab w:val="right" w:leader="dot" w:pos="8211"/>
            </w:tabs>
            <w:rPr>
              <w:rFonts w:asciiTheme="minorHAnsi" w:eastAsiaTheme="minorEastAsia" w:hAnsiTheme="minorHAnsi" w:cstheme="minorBidi"/>
              <w:noProof/>
              <w:sz w:val="22"/>
              <w:szCs w:val="22"/>
            </w:rPr>
          </w:pPr>
          <w:hyperlink w:anchor="_Toc114647319" w:history="1">
            <w:r w:rsidR="00402CFB" w:rsidRPr="00904488">
              <w:rPr>
                <w:rStyle w:val="Hipervnculo"/>
                <w:noProof/>
              </w:rPr>
              <w:t>4.2.</w:t>
            </w:r>
            <w:r w:rsidR="00402CFB">
              <w:rPr>
                <w:rFonts w:asciiTheme="minorHAnsi" w:eastAsiaTheme="minorEastAsia" w:hAnsiTheme="minorHAnsi" w:cstheme="minorBidi"/>
                <w:noProof/>
                <w:sz w:val="22"/>
                <w:szCs w:val="22"/>
              </w:rPr>
              <w:tab/>
            </w:r>
            <w:r w:rsidR="00402CFB" w:rsidRPr="00904488">
              <w:rPr>
                <w:rStyle w:val="Hipervnculo"/>
                <w:noProof/>
              </w:rPr>
              <w:t>Objetivos Específicos:</w:t>
            </w:r>
            <w:r w:rsidR="00402CFB">
              <w:rPr>
                <w:noProof/>
                <w:webHidden/>
              </w:rPr>
              <w:tab/>
            </w:r>
            <w:r w:rsidR="00402CFB">
              <w:rPr>
                <w:noProof/>
                <w:webHidden/>
              </w:rPr>
              <w:fldChar w:fldCharType="begin"/>
            </w:r>
            <w:r w:rsidR="00402CFB">
              <w:rPr>
                <w:noProof/>
                <w:webHidden/>
              </w:rPr>
              <w:instrText xml:space="preserve"> PAGEREF _Toc114647319 \h </w:instrText>
            </w:r>
            <w:r w:rsidR="00402CFB">
              <w:rPr>
                <w:noProof/>
                <w:webHidden/>
              </w:rPr>
            </w:r>
            <w:r w:rsidR="00402CFB">
              <w:rPr>
                <w:noProof/>
                <w:webHidden/>
              </w:rPr>
              <w:fldChar w:fldCharType="separate"/>
            </w:r>
            <w:r w:rsidR="00402CFB">
              <w:rPr>
                <w:noProof/>
                <w:webHidden/>
              </w:rPr>
              <w:t>4</w:t>
            </w:r>
            <w:r w:rsidR="00402CFB">
              <w:rPr>
                <w:noProof/>
                <w:webHidden/>
              </w:rPr>
              <w:fldChar w:fldCharType="end"/>
            </w:r>
          </w:hyperlink>
        </w:p>
        <w:p w14:paraId="24CE152A" w14:textId="77777777" w:rsidR="00402CFB" w:rsidRDefault="00DE0AE5">
          <w:pPr>
            <w:pStyle w:val="TDC1"/>
            <w:tabs>
              <w:tab w:val="left" w:pos="440"/>
              <w:tab w:val="right" w:leader="dot" w:pos="8211"/>
            </w:tabs>
            <w:rPr>
              <w:rFonts w:asciiTheme="minorHAnsi" w:eastAsiaTheme="minorEastAsia" w:hAnsiTheme="minorHAnsi" w:cstheme="minorBidi"/>
              <w:noProof/>
              <w:sz w:val="22"/>
              <w:szCs w:val="22"/>
            </w:rPr>
          </w:pPr>
          <w:hyperlink w:anchor="_Toc114647320" w:history="1">
            <w:r w:rsidR="00402CFB" w:rsidRPr="00904488">
              <w:rPr>
                <w:rStyle w:val="Hipervnculo"/>
                <w:noProof/>
              </w:rPr>
              <w:t>5.</w:t>
            </w:r>
            <w:r w:rsidR="00402CFB">
              <w:rPr>
                <w:rFonts w:asciiTheme="minorHAnsi" w:eastAsiaTheme="minorEastAsia" w:hAnsiTheme="minorHAnsi" w:cstheme="minorBidi"/>
                <w:noProof/>
                <w:sz w:val="22"/>
                <w:szCs w:val="22"/>
              </w:rPr>
              <w:tab/>
            </w:r>
            <w:r w:rsidR="00402CFB" w:rsidRPr="00904488">
              <w:rPr>
                <w:rStyle w:val="Hipervnculo"/>
                <w:noProof/>
              </w:rPr>
              <w:t>Marco Teórico</w:t>
            </w:r>
            <w:r w:rsidR="00402CFB">
              <w:rPr>
                <w:noProof/>
                <w:webHidden/>
              </w:rPr>
              <w:tab/>
            </w:r>
            <w:r w:rsidR="00402CFB">
              <w:rPr>
                <w:noProof/>
                <w:webHidden/>
              </w:rPr>
              <w:fldChar w:fldCharType="begin"/>
            </w:r>
            <w:r w:rsidR="00402CFB">
              <w:rPr>
                <w:noProof/>
                <w:webHidden/>
              </w:rPr>
              <w:instrText xml:space="preserve"> PAGEREF _Toc114647320 \h </w:instrText>
            </w:r>
            <w:r w:rsidR="00402CFB">
              <w:rPr>
                <w:noProof/>
                <w:webHidden/>
              </w:rPr>
            </w:r>
            <w:r w:rsidR="00402CFB">
              <w:rPr>
                <w:noProof/>
                <w:webHidden/>
              </w:rPr>
              <w:fldChar w:fldCharType="separate"/>
            </w:r>
            <w:r w:rsidR="00402CFB">
              <w:rPr>
                <w:noProof/>
                <w:webHidden/>
              </w:rPr>
              <w:t>5</w:t>
            </w:r>
            <w:r w:rsidR="00402CFB">
              <w:rPr>
                <w:noProof/>
                <w:webHidden/>
              </w:rPr>
              <w:fldChar w:fldCharType="end"/>
            </w:r>
          </w:hyperlink>
        </w:p>
        <w:p w14:paraId="110EAC06" w14:textId="77777777" w:rsidR="00402CFB" w:rsidRDefault="00DE0AE5">
          <w:pPr>
            <w:pStyle w:val="TDC2"/>
            <w:tabs>
              <w:tab w:val="left" w:pos="880"/>
              <w:tab w:val="right" w:leader="dot" w:pos="8211"/>
            </w:tabs>
            <w:rPr>
              <w:rFonts w:asciiTheme="minorHAnsi" w:eastAsiaTheme="minorEastAsia" w:hAnsiTheme="minorHAnsi" w:cstheme="minorBidi"/>
              <w:noProof/>
              <w:sz w:val="22"/>
              <w:szCs w:val="22"/>
            </w:rPr>
          </w:pPr>
          <w:hyperlink w:anchor="_Toc114647321" w:history="1">
            <w:r w:rsidR="00402CFB" w:rsidRPr="00904488">
              <w:rPr>
                <w:rStyle w:val="Hipervnculo"/>
                <w:noProof/>
              </w:rPr>
              <w:t>5.1.</w:t>
            </w:r>
            <w:r w:rsidR="00402CFB">
              <w:rPr>
                <w:rFonts w:asciiTheme="minorHAnsi" w:eastAsiaTheme="minorEastAsia" w:hAnsiTheme="minorHAnsi" w:cstheme="minorBidi"/>
                <w:noProof/>
                <w:sz w:val="22"/>
                <w:szCs w:val="22"/>
              </w:rPr>
              <w:tab/>
            </w:r>
            <w:r w:rsidR="00402CFB" w:rsidRPr="00904488">
              <w:rPr>
                <w:rStyle w:val="Hipervnculo"/>
                <w:noProof/>
              </w:rPr>
              <w:t>Tráfico web</w:t>
            </w:r>
            <w:r w:rsidR="00402CFB">
              <w:rPr>
                <w:noProof/>
                <w:webHidden/>
              </w:rPr>
              <w:tab/>
            </w:r>
            <w:r w:rsidR="00402CFB">
              <w:rPr>
                <w:noProof/>
                <w:webHidden/>
              </w:rPr>
              <w:fldChar w:fldCharType="begin"/>
            </w:r>
            <w:r w:rsidR="00402CFB">
              <w:rPr>
                <w:noProof/>
                <w:webHidden/>
              </w:rPr>
              <w:instrText xml:space="preserve"> PAGEREF _Toc114647321 \h </w:instrText>
            </w:r>
            <w:r w:rsidR="00402CFB">
              <w:rPr>
                <w:noProof/>
                <w:webHidden/>
              </w:rPr>
            </w:r>
            <w:r w:rsidR="00402CFB">
              <w:rPr>
                <w:noProof/>
                <w:webHidden/>
              </w:rPr>
              <w:fldChar w:fldCharType="separate"/>
            </w:r>
            <w:r w:rsidR="00402CFB">
              <w:rPr>
                <w:noProof/>
                <w:webHidden/>
              </w:rPr>
              <w:t>5</w:t>
            </w:r>
            <w:r w:rsidR="00402CFB">
              <w:rPr>
                <w:noProof/>
                <w:webHidden/>
              </w:rPr>
              <w:fldChar w:fldCharType="end"/>
            </w:r>
          </w:hyperlink>
        </w:p>
        <w:p w14:paraId="7AEA2BC2" w14:textId="77777777" w:rsidR="00402CFB" w:rsidRDefault="00DE0AE5">
          <w:pPr>
            <w:pStyle w:val="TDC2"/>
            <w:tabs>
              <w:tab w:val="left" w:pos="880"/>
              <w:tab w:val="right" w:leader="dot" w:pos="8211"/>
            </w:tabs>
            <w:rPr>
              <w:rFonts w:asciiTheme="minorHAnsi" w:eastAsiaTheme="minorEastAsia" w:hAnsiTheme="minorHAnsi" w:cstheme="minorBidi"/>
              <w:noProof/>
              <w:sz w:val="22"/>
              <w:szCs w:val="22"/>
            </w:rPr>
          </w:pPr>
          <w:hyperlink w:anchor="_Toc114647322" w:history="1">
            <w:r w:rsidR="00402CFB" w:rsidRPr="00904488">
              <w:rPr>
                <w:rStyle w:val="Hipervnculo"/>
                <w:noProof/>
              </w:rPr>
              <w:t>5.2.</w:t>
            </w:r>
            <w:r w:rsidR="00402CFB">
              <w:rPr>
                <w:rFonts w:asciiTheme="minorHAnsi" w:eastAsiaTheme="minorEastAsia" w:hAnsiTheme="minorHAnsi" w:cstheme="minorBidi"/>
                <w:noProof/>
                <w:sz w:val="22"/>
                <w:szCs w:val="22"/>
              </w:rPr>
              <w:tab/>
            </w:r>
            <w:r w:rsidR="00402CFB" w:rsidRPr="00904488">
              <w:rPr>
                <w:rStyle w:val="Hipervnculo"/>
                <w:noProof/>
              </w:rPr>
              <w:t>Series de tiempo</w:t>
            </w:r>
            <w:r w:rsidR="00402CFB">
              <w:rPr>
                <w:noProof/>
                <w:webHidden/>
              </w:rPr>
              <w:tab/>
            </w:r>
            <w:r w:rsidR="00402CFB">
              <w:rPr>
                <w:noProof/>
                <w:webHidden/>
              </w:rPr>
              <w:fldChar w:fldCharType="begin"/>
            </w:r>
            <w:r w:rsidR="00402CFB">
              <w:rPr>
                <w:noProof/>
                <w:webHidden/>
              </w:rPr>
              <w:instrText xml:space="preserve"> PAGEREF _Toc114647322 \h </w:instrText>
            </w:r>
            <w:r w:rsidR="00402CFB">
              <w:rPr>
                <w:noProof/>
                <w:webHidden/>
              </w:rPr>
            </w:r>
            <w:r w:rsidR="00402CFB">
              <w:rPr>
                <w:noProof/>
                <w:webHidden/>
              </w:rPr>
              <w:fldChar w:fldCharType="separate"/>
            </w:r>
            <w:r w:rsidR="00402CFB">
              <w:rPr>
                <w:noProof/>
                <w:webHidden/>
              </w:rPr>
              <w:t>5</w:t>
            </w:r>
            <w:r w:rsidR="00402CFB">
              <w:rPr>
                <w:noProof/>
                <w:webHidden/>
              </w:rPr>
              <w:fldChar w:fldCharType="end"/>
            </w:r>
          </w:hyperlink>
        </w:p>
        <w:p w14:paraId="049D998E" w14:textId="77777777" w:rsidR="00402CFB" w:rsidRDefault="00DE0AE5">
          <w:pPr>
            <w:pStyle w:val="TDC2"/>
            <w:tabs>
              <w:tab w:val="left" w:pos="880"/>
              <w:tab w:val="right" w:leader="dot" w:pos="8211"/>
            </w:tabs>
            <w:rPr>
              <w:rFonts w:asciiTheme="minorHAnsi" w:eastAsiaTheme="minorEastAsia" w:hAnsiTheme="minorHAnsi" w:cstheme="minorBidi"/>
              <w:noProof/>
              <w:sz w:val="22"/>
              <w:szCs w:val="22"/>
            </w:rPr>
          </w:pPr>
          <w:hyperlink w:anchor="_Toc114647323" w:history="1">
            <w:r w:rsidR="00402CFB" w:rsidRPr="00904488">
              <w:rPr>
                <w:rStyle w:val="Hipervnculo"/>
                <w:noProof/>
              </w:rPr>
              <w:t>5.3.</w:t>
            </w:r>
            <w:r w:rsidR="00402CFB">
              <w:rPr>
                <w:rFonts w:asciiTheme="minorHAnsi" w:eastAsiaTheme="minorEastAsia" w:hAnsiTheme="minorHAnsi" w:cstheme="minorBidi"/>
                <w:noProof/>
                <w:sz w:val="22"/>
                <w:szCs w:val="22"/>
              </w:rPr>
              <w:tab/>
            </w:r>
            <w:r w:rsidR="00402CFB" w:rsidRPr="00904488">
              <w:rPr>
                <w:rStyle w:val="Hipervnculo"/>
                <w:noProof/>
              </w:rPr>
              <w:t>Pronóstico de tráfico web usando series de tiempo</w:t>
            </w:r>
            <w:r w:rsidR="00402CFB">
              <w:rPr>
                <w:noProof/>
                <w:webHidden/>
              </w:rPr>
              <w:tab/>
            </w:r>
            <w:r w:rsidR="00402CFB">
              <w:rPr>
                <w:noProof/>
                <w:webHidden/>
              </w:rPr>
              <w:fldChar w:fldCharType="begin"/>
            </w:r>
            <w:r w:rsidR="00402CFB">
              <w:rPr>
                <w:noProof/>
                <w:webHidden/>
              </w:rPr>
              <w:instrText xml:space="preserve"> PAGEREF _Toc114647323 \h </w:instrText>
            </w:r>
            <w:r w:rsidR="00402CFB">
              <w:rPr>
                <w:noProof/>
                <w:webHidden/>
              </w:rPr>
            </w:r>
            <w:r w:rsidR="00402CFB">
              <w:rPr>
                <w:noProof/>
                <w:webHidden/>
              </w:rPr>
              <w:fldChar w:fldCharType="separate"/>
            </w:r>
            <w:r w:rsidR="00402CFB">
              <w:rPr>
                <w:noProof/>
                <w:webHidden/>
              </w:rPr>
              <w:t>5</w:t>
            </w:r>
            <w:r w:rsidR="00402CFB">
              <w:rPr>
                <w:noProof/>
                <w:webHidden/>
              </w:rPr>
              <w:fldChar w:fldCharType="end"/>
            </w:r>
          </w:hyperlink>
        </w:p>
        <w:p w14:paraId="2D189B9A" w14:textId="77777777" w:rsidR="00402CFB" w:rsidRDefault="00DE0AE5">
          <w:pPr>
            <w:pStyle w:val="TDC2"/>
            <w:tabs>
              <w:tab w:val="left" w:pos="880"/>
              <w:tab w:val="right" w:leader="dot" w:pos="8211"/>
            </w:tabs>
            <w:rPr>
              <w:rFonts w:asciiTheme="minorHAnsi" w:eastAsiaTheme="minorEastAsia" w:hAnsiTheme="minorHAnsi" w:cstheme="minorBidi"/>
              <w:noProof/>
              <w:sz w:val="22"/>
              <w:szCs w:val="22"/>
            </w:rPr>
          </w:pPr>
          <w:hyperlink w:anchor="_Toc114647324" w:history="1">
            <w:r w:rsidR="00402CFB" w:rsidRPr="00904488">
              <w:rPr>
                <w:rStyle w:val="Hipervnculo"/>
                <w:noProof/>
                <w:lang w:val="en-US"/>
              </w:rPr>
              <w:t>5.4.</w:t>
            </w:r>
            <w:r w:rsidR="00402CFB">
              <w:rPr>
                <w:rFonts w:asciiTheme="minorHAnsi" w:eastAsiaTheme="minorEastAsia" w:hAnsiTheme="minorHAnsi" w:cstheme="minorBidi"/>
                <w:noProof/>
                <w:sz w:val="22"/>
                <w:szCs w:val="22"/>
              </w:rPr>
              <w:tab/>
            </w:r>
            <w:r w:rsidR="00402CFB" w:rsidRPr="00904488">
              <w:rPr>
                <w:rStyle w:val="Hipervnculo"/>
                <w:noProof/>
                <w:lang w:val="en-US"/>
              </w:rPr>
              <w:t>LSTM (</w:t>
            </w:r>
            <w:r w:rsidR="00402CFB" w:rsidRPr="00904488">
              <w:rPr>
                <w:rStyle w:val="Hipervnculo"/>
                <w:i/>
                <w:noProof/>
                <w:lang w:val="en-US"/>
              </w:rPr>
              <w:t>Long Short Term Memory</w:t>
            </w:r>
            <w:r w:rsidR="00402CFB" w:rsidRPr="00904488">
              <w:rPr>
                <w:rStyle w:val="Hipervnculo"/>
                <w:noProof/>
                <w:lang w:val="en-US"/>
              </w:rPr>
              <w:t>)</w:t>
            </w:r>
            <w:r w:rsidR="00402CFB">
              <w:rPr>
                <w:noProof/>
                <w:webHidden/>
              </w:rPr>
              <w:tab/>
            </w:r>
            <w:r w:rsidR="00402CFB">
              <w:rPr>
                <w:noProof/>
                <w:webHidden/>
              </w:rPr>
              <w:fldChar w:fldCharType="begin"/>
            </w:r>
            <w:r w:rsidR="00402CFB">
              <w:rPr>
                <w:noProof/>
                <w:webHidden/>
              </w:rPr>
              <w:instrText xml:space="preserve"> PAGEREF _Toc114647324 \h </w:instrText>
            </w:r>
            <w:r w:rsidR="00402CFB">
              <w:rPr>
                <w:noProof/>
                <w:webHidden/>
              </w:rPr>
            </w:r>
            <w:r w:rsidR="00402CFB">
              <w:rPr>
                <w:noProof/>
                <w:webHidden/>
              </w:rPr>
              <w:fldChar w:fldCharType="separate"/>
            </w:r>
            <w:r w:rsidR="00402CFB">
              <w:rPr>
                <w:noProof/>
                <w:webHidden/>
              </w:rPr>
              <w:t>6</w:t>
            </w:r>
            <w:r w:rsidR="00402CFB">
              <w:rPr>
                <w:noProof/>
                <w:webHidden/>
              </w:rPr>
              <w:fldChar w:fldCharType="end"/>
            </w:r>
          </w:hyperlink>
        </w:p>
        <w:p w14:paraId="24163392" w14:textId="77777777" w:rsidR="00402CFB" w:rsidRDefault="00DE0AE5">
          <w:pPr>
            <w:pStyle w:val="TDC1"/>
            <w:tabs>
              <w:tab w:val="left" w:pos="440"/>
              <w:tab w:val="right" w:leader="dot" w:pos="8211"/>
            </w:tabs>
            <w:rPr>
              <w:rFonts w:asciiTheme="minorHAnsi" w:eastAsiaTheme="minorEastAsia" w:hAnsiTheme="minorHAnsi" w:cstheme="minorBidi"/>
              <w:noProof/>
              <w:sz w:val="22"/>
              <w:szCs w:val="22"/>
            </w:rPr>
          </w:pPr>
          <w:hyperlink w:anchor="_Toc114647325" w:history="1">
            <w:r w:rsidR="00402CFB" w:rsidRPr="00904488">
              <w:rPr>
                <w:rStyle w:val="Hipervnculo"/>
                <w:noProof/>
              </w:rPr>
              <w:t>6.</w:t>
            </w:r>
            <w:r w:rsidR="00402CFB">
              <w:rPr>
                <w:rFonts w:asciiTheme="minorHAnsi" w:eastAsiaTheme="minorEastAsia" w:hAnsiTheme="minorHAnsi" w:cstheme="minorBidi"/>
                <w:noProof/>
                <w:sz w:val="22"/>
                <w:szCs w:val="22"/>
              </w:rPr>
              <w:tab/>
            </w:r>
            <w:r w:rsidR="00402CFB" w:rsidRPr="00904488">
              <w:rPr>
                <w:rStyle w:val="Hipervnculo"/>
                <w:noProof/>
              </w:rPr>
              <w:t>Planificación Metodológica</w:t>
            </w:r>
            <w:r w:rsidR="00402CFB">
              <w:rPr>
                <w:noProof/>
                <w:webHidden/>
              </w:rPr>
              <w:tab/>
            </w:r>
            <w:r w:rsidR="00402CFB">
              <w:rPr>
                <w:noProof/>
                <w:webHidden/>
              </w:rPr>
              <w:fldChar w:fldCharType="begin"/>
            </w:r>
            <w:r w:rsidR="00402CFB">
              <w:rPr>
                <w:noProof/>
                <w:webHidden/>
              </w:rPr>
              <w:instrText xml:space="preserve"> PAGEREF _Toc114647325 \h </w:instrText>
            </w:r>
            <w:r w:rsidR="00402CFB">
              <w:rPr>
                <w:noProof/>
                <w:webHidden/>
              </w:rPr>
            </w:r>
            <w:r w:rsidR="00402CFB">
              <w:rPr>
                <w:noProof/>
                <w:webHidden/>
              </w:rPr>
              <w:fldChar w:fldCharType="separate"/>
            </w:r>
            <w:r w:rsidR="00402CFB">
              <w:rPr>
                <w:noProof/>
                <w:webHidden/>
              </w:rPr>
              <w:t>7</w:t>
            </w:r>
            <w:r w:rsidR="00402CFB">
              <w:rPr>
                <w:noProof/>
                <w:webHidden/>
              </w:rPr>
              <w:fldChar w:fldCharType="end"/>
            </w:r>
          </w:hyperlink>
        </w:p>
        <w:p w14:paraId="02C52C9A" w14:textId="77777777" w:rsidR="00402CFB" w:rsidRDefault="00DE0AE5">
          <w:pPr>
            <w:pStyle w:val="TDC1"/>
            <w:tabs>
              <w:tab w:val="left" w:pos="440"/>
              <w:tab w:val="right" w:leader="dot" w:pos="8211"/>
            </w:tabs>
            <w:rPr>
              <w:rFonts w:asciiTheme="minorHAnsi" w:eastAsiaTheme="minorEastAsia" w:hAnsiTheme="minorHAnsi" w:cstheme="minorBidi"/>
              <w:noProof/>
              <w:sz w:val="22"/>
              <w:szCs w:val="22"/>
            </w:rPr>
          </w:pPr>
          <w:hyperlink w:anchor="_Toc114647326" w:history="1">
            <w:r w:rsidR="00402CFB" w:rsidRPr="00904488">
              <w:rPr>
                <w:rStyle w:val="Hipervnculo"/>
                <w:noProof/>
              </w:rPr>
              <w:t>8.</w:t>
            </w:r>
            <w:r w:rsidR="00402CFB">
              <w:rPr>
                <w:rFonts w:asciiTheme="minorHAnsi" w:eastAsiaTheme="minorEastAsia" w:hAnsiTheme="minorHAnsi" w:cstheme="minorBidi"/>
                <w:noProof/>
                <w:sz w:val="22"/>
                <w:szCs w:val="22"/>
              </w:rPr>
              <w:tab/>
            </w:r>
            <w:r w:rsidR="00402CFB" w:rsidRPr="00904488">
              <w:rPr>
                <w:rStyle w:val="Hipervnculo"/>
                <w:noProof/>
              </w:rPr>
              <w:t>Resultados Esperados</w:t>
            </w:r>
            <w:r w:rsidR="00402CFB">
              <w:rPr>
                <w:noProof/>
                <w:webHidden/>
              </w:rPr>
              <w:tab/>
            </w:r>
            <w:r w:rsidR="00402CFB">
              <w:rPr>
                <w:noProof/>
                <w:webHidden/>
              </w:rPr>
              <w:fldChar w:fldCharType="begin"/>
            </w:r>
            <w:r w:rsidR="00402CFB">
              <w:rPr>
                <w:noProof/>
                <w:webHidden/>
              </w:rPr>
              <w:instrText xml:space="preserve"> PAGEREF _Toc114647326 \h </w:instrText>
            </w:r>
            <w:r w:rsidR="00402CFB">
              <w:rPr>
                <w:noProof/>
                <w:webHidden/>
              </w:rPr>
            </w:r>
            <w:r w:rsidR="00402CFB">
              <w:rPr>
                <w:noProof/>
                <w:webHidden/>
              </w:rPr>
              <w:fldChar w:fldCharType="separate"/>
            </w:r>
            <w:r w:rsidR="00402CFB">
              <w:rPr>
                <w:noProof/>
                <w:webHidden/>
              </w:rPr>
              <w:t>10</w:t>
            </w:r>
            <w:r w:rsidR="00402CFB">
              <w:rPr>
                <w:noProof/>
                <w:webHidden/>
              </w:rPr>
              <w:fldChar w:fldCharType="end"/>
            </w:r>
          </w:hyperlink>
        </w:p>
        <w:p w14:paraId="614CCB23" w14:textId="77777777" w:rsidR="00402CFB" w:rsidRDefault="00DE0AE5">
          <w:pPr>
            <w:pStyle w:val="TDC1"/>
            <w:tabs>
              <w:tab w:val="left" w:pos="440"/>
              <w:tab w:val="right" w:leader="dot" w:pos="8211"/>
            </w:tabs>
            <w:rPr>
              <w:rFonts w:asciiTheme="minorHAnsi" w:eastAsiaTheme="minorEastAsia" w:hAnsiTheme="minorHAnsi" w:cstheme="minorBidi"/>
              <w:noProof/>
              <w:sz w:val="22"/>
              <w:szCs w:val="22"/>
            </w:rPr>
          </w:pPr>
          <w:hyperlink w:anchor="_Toc114647327" w:history="1">
            <w:r w:rsidR="00402CFB" w:rsidRPr="00904488">
              <w:rPr>
                <w:rStyle w:val="Hipervnculo"/>
                <w:noProof/>
              </w:rPr>
              <w:t>9.</w:t>
            </w:r>
            <w:r w:rsidR="00402CFB">
              <w:rPr>
                <w:rFonts w:asciiTheme="minorHAnsi" w:eastAsiaTheme="minorEastAsia" w:hAnsiTheme="minorHAnsi" w:cstheme="minorBidi"/>
                <w:noProof/>
                <w:sz w:val="22"/>
                <w:szCs w:val="22"/>
              </w:rPr>
              <w:tab/>
            </w:r>
            <w:r w:rsidR="00402CFB" w:rsidRPr="00904488">
              <w:rPr>
                <w:rStyle w:val="Hipervnculo"/>
                <w:noProof/>
              </w:rPr>
              <w:t>Bibliografía:</w:t>
            </w:r>
            <w:r w:rsidR="00402CFB">
              <w:rPr>
                <w:noProof/>
                <w:webHidden/>
              </w:rPr>
              <w:tab/>
            </w:r>
            <w:r w:rsidR="00402CFB">
              <w:rPr>
                <w:noProof/>
                <w:webHidden/>
              </w:rPr>
              <w:fldChar w:fldCharType="begin"/>
            </w:r>
            <w:r w:rsidR="00402CFB">
              <w:rPr>
                <w:noProof/>
                <w:webHidden/>
              </w:rPr>
              <w:instrText xml:space="preserve"> PAGEREF _Toc114647327 \h </w:instrText>
            </w:r>
            <w:r w:rsidR="00402CFB">
              <w:rPr>
                <w:noProof/>
                <w:webHidden/>
              </w:rPr>
            </w:r>
            <w:r w:rsidR="00402CFB">
              <w:rPr>
                <w:noProof/>
                <w:webHidden/>
              </w:rPr>
              <w:fldChar w:fldCharType="separate"/>
            </w:r>
            <w:r w:rsidR="00402CFB">
              <w:rPr>
                <w:noProof/>
                <w:webHidden/>
              </w:rPr>
              <w:t>11</w:t>
            </w:r>
            <w:r w:rsidR="00402CFB">
              <w:rPr>
                <w:noProof/>
                <w:webHidden/>
              </w:rPr>
              <w:fldChar w:fldCharType="end"/>
            </w:r>
          </w:hyperlink>
        </w:p>
        <w:p w14:paraId="0DC4722E" w14:textId="67F58C8A" w:rsidR="00FD7513" w:rsidRDefault="00FD7513">
          <w:r>
            <w:rPr>
              <w:b/>
              <w:bCs/>
            </w:rPr>
            <w:fldChar w:fldCharType="end"/>
          </w:r>
        </w:p>
      </w:sdtContent>
    </w:sdt>
    <w:p w14:paraId="7344D41C" w14:textId="77777777" w:rsidR="005A39A9" w:rsidRDefault="000C04D6">
      <w:pPr>
        <w:sectPr w:rsidR="005A39A9" w:rsidSect="0064209D">
          <w:pgSz w:w="11907" w:h="16840" w:code="9"/>
          <w:pgMar w:top="2268" w:right="1418" w:bottom="1418" w:left="2268" w:header="709" w:footer="709" w:gutter="0"/>
          <w:cols w:space="708"/>
          <w:docGrid w:linePitch="360"/>
        </w:sectPr>
      </w:pPr>
      <w:r>
        <w:br w:type="page"/>
      </w:r>
    </w:p>
    <w:p w14:paraId="5B2DCC2D" w14:textId="53EAD6F2" w:rsidR="000C04D6" w:rsidRDefault="000C04D6"/>
    <w:tbl>
      <w:tblPr>
        <w:tblStyle w:val="Tablaconcuadrcula"/>
        <w:tblW w:w="0" w:type="auto"/>
        <w:tblLook w:val="04A0" w:firstRow="1" w:lastRow="0" w:firstColumn="1" w:lastColumn="0" w:noHBand="0" w:noVBand="1"/>
      </w:tblPr>
      <w:tblGrid>
        <w:gridCol w:w="8211"/>
      </w:tblGrid>
      <w:tr w:rsidR="007D2E8B" w:rsidRPr="00FA738D" w14:paraId="707CD472" w14:textId="77777777" w:rsidTr="00006D9A">
        <w:tc>
          <w:tcPr>
            <w:tcW w:w="8494" w:type="dxa"/>
          </w:tcPr>
          <w:p w14:paraId="0EEE7FFF" w14:textId="77777777" w:rsidR="007D2E8B" w:rsidRPr="00650739" w:rsidRDefault="007D2E8B" w:rsidP="00006D9A">
            <w:r w:rsidRPr="00650739">
              <w:t xml:space="preserve">Catedra: </w:t>
            </w:r>
            <w:r w:rsidRPr="00FA738D">
              <w:rPr>
                <w:color w:val="333333"/>
                <w:shd w:val="clear" w:color="auto" w:fill="FFFFFF"/>
              </w:rPr>
              <w:t>TESIS DE GRADO</w:t>
            </w:r>
          </w:p>
          <w:p w14:paraId="6EB12550" w14:textId="77777777" w:rsidR="007D2E8B" w:rsidRPr="00650739" w:rsidRDefault="007D2E8B" w:rsidP="00006D9A">
            <w:r w:rsidRPr="00650739">
              <w:t>Carrera: Licenciatura en Sistemas de Información</w:t>
            </w:r>
          </w:p>
          <w:p w14:paraId="1CF15970" w14:textId="77777777" w:rsidR="007D2E8B" w:rsidRPr="00650739" w:rsidRDefault="007D2E8B" w:rsidP="00006D9A">
            <w:r w:rsidRPr="00650739">
              <w:t>Facultad: FCEQ</w:t>
            </w:r>
            <w:r>
              <w:t>y</w:t>
            </w:r>
            <w:r w:rsidRPr="00650739">
              <w:t>N</w:t>
            </w:r>
          </w:p>
          <w:p w14:paraId="7200DC66" w14:textId="77777777" w:rsidR="007D2E8B" w:rsidRPr="00650739" w:rsidRDefault="007D2E8B" w:rsidP="00006D9A">
            <w:r w:rsidRPr="00650739">
              <w:t>UNaM</w:t>
            </w:r>
          </w:p>
          <w:p w14:paraId="26143688" w14:textId="77777777" w:rsidR="007D2E8B" w:rsidRPr="00650739" w:rsidRDefault="007D2E8B" w:rsidP="00006D9A">
            <w:pPr>
              <w:jc w:val="center"/>
            </w:pPr>
            <w:r w:rsidRPr="00650739">
              <w:t>PROPUESTA DE TESIS</w:t>
            </w:r>
          </w:p>
        </w:tc>
      </w:tr>
    </w:tbl>
    <w:p w14:paraId="7FEF1FD5" w14:textId="77777777" w:rsidR="007D2E8B" w:rsidRPr="00650739" w:rsidRDefault="007D2E8B" w:rsidP="007D2E8B"/>
    <w:p w14:paraId="13A5297D" w14:textId="03E7F36A" w:rsidR="007D2E8B" w:rsidRPr="00650739" w:rsidRDefault="00EF1635" w:rsidP="000B6017">
      <w:pPr>
        <w:pStyle w:val="Ttulo1"/>
        <w:numPr>
          <w:ilvl w:val="0"/>
          <w:numId w:val="7"/>
        </w:numPr>
        <w:ind w:hanging="436"/>
      </w:pPr>
      <w:bookmarkStart w:id="1" w:name="_Toc114647313"/>
      <w:r>
        <w:t>Presentación de Propuesta</w:t>
      </w:r>
      <w:bookmarkEnd w:id="1"/>
    </w:p>
    <w:tbl>
      <w:tblPr>
        <w:tblW w:w="8216" w:type="dxa"/>
        <w:tblInd w:w="-5" w:type="dxa"/>
        <w:tblCellMar>
          <w:left w:w="57" w:type="dxa"/>
          <w:right w:w="57" w:type="dxa"/>
        </w:tblCellMar>
        <w:tblLook w:val="04A0" w:firstRow="1" w:lastRow="0" w:firstColumn="1" w:lastColumn="0" w:noHBand="0" w:noVBand="1"/>
      </w:tblPr>
      <w:tblGrid>
        <w:gridCol w:w="1758"/>
        <w:gridCol w:w="1322"/>
        <w:gridCol w:w="1848"/>
        <w:gridCol w:w="3288"/>
      </w:tblGrid>
      <w:tr w:rsidR="007D2E8B" w:rsidRPr="00FA738D" w14:paraId="75A06473" w14:textId="77777777" w:rsidTr="00130CAD">
        <w:trPr>
          <w:trHeight w:val="690"/>
        </w:trPr>
        <w:tc>
          <w:tcPr>
            <w:tcW w:w="907"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23564AC" w14:textId="77777777" w:rsidR="007D2E8B" w:rsidRPr="00EF1635" w:rsidRDefault="007D2E8B" w:rsidP="00130CAD">
            <w:pPr>
              <w:ind w:left="360"/>
              <w:rPr>
                <w:color w:val="000000"/>
              </w:rPr>
            </w:pPr>
            <w:r w:rsidRPr="00EF1635">
              <w:rPr>
                <w:color w:val="000000"/>
              </w:rPr>
              <w:t xml:space="preserve">Nombre del </w:t>
            </w:r>
            <w:r w:rsidRPr="00EF1635">
              <w:rPr>
                <w:color w:val="000000"/>
              </w:rPr>
              <w:br/>
              <w:t>Trabajo</w:t>
            </w:r>
          </w:p>
        </w:tc>
        <w:tc>
          <w:tcPr>
            <w:tcW w:w="6391"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378F31C9" w14:textId="77777777" w:rsidR="008932AA" w:rsidRDefault="007D2E8B" w:rsidP="00EF1635">
            <w:pPr>
              <w:ind w:left="360"/>
              <w:rPr>
                <w:color w:val="000000"/>
              </w:rPr>
            </w:pPr>
            <w:r w:rsidRPr="00EF1635">
              <w:rPr>
                <w:color w:val="000000"/>
              </w:rPr>
              <w:t xml:space="preserve">PRONÓSTICO DE </w:t>
            </w:r>
            <w:r w:rsidR="008932AA">
              <w:rPr>
                <w:color w:val="000000"/>
              </w:rPr>
              <w:t>SERIES DE TIEMPO DE TRÁFICO WEB.</w:t>
            </w:r>
          </w:p>
          <w:p w14:paraId="1563E02C" w14:textId="7ACD7068" w:rsidR="007D2E8B" w:rsidRPr="00EF1635" w:rsidRDefault="007D2E8B" w:rsidP="00EF1635">
            <w:pPr>
              <w:ind w:left="360"/>
              <w:rPr>
                <w:color w:val="000000"/>
              </w:rPr>
            </w:pPr>
            <w:r w:rsidRPr="00EF1635">
              <w:rPr>
                <w:color w:val="000000"/>
              </w:rPr>
              <w:t xml:space="preserve">ESTUDIO DE CASO </w:t>
            </w:r>
            <w:r w:rsidR="00E1558D" w:rsidRPr="00E1558D">
              <w:rPr>
                <w:color w:val="000000"/>
              </w:rPr>
              <w:t>U</w:t>
            </w:r>
            <w:r w:rsidR="008932AA">
              <w:rPr>
                <w:color w:val="000000"/>
              </w:rPr>
              <w:t>NIVERSIDAD NACIONAL DE MISIONES</w:t>
            </w:r>
          </w:p>
          <w:p w14:paraId="339BA89D" w14:textId="77777777" w:rsidR="007D2E8B" w:rsidRPr="005275C2" w:rsidRDefault="007D2E8B" w:rsidP="00EF1635">
            <w:pPr>
              <w:rPr>
                <w:color w:val="000000"/>
              </w:rPr>
            </w:pPr>
          </w:p>
        </w:tc>
      </w:tr>
      <w:tr w:rsidR="007D2E8B" w:rsidRPr="005275C2" w14:paraId="224AABE2" w14:textId="77777777" w:rsidTr="00130CAD">
        <w:trPr>
          <w:trHeight w:val="315"/>
        </w:trPr>
        <w:tc>
          <w:tcPr>
            <w:tcW w:w="907" w:type="dxa"/>
            <w:tcBorders>
              <w:top w:val="nil"/>
              <w:left w:val="single" w:sz="4" w:space="0" w:color="auto"/>
              <w:bottom w:val="single" w:sz="4" w:space="0" w:color="auto"/>
              <w:right w:val="single" w:sz="4" w:space="0" w:color="auto"/>
            </w:tcBorders>
            <w:shd w:val="clear" w:color="auto" w:fill="auto"/>
            <w:noWrap/>
            <w:hideMark/>
          </w:tcPr>
          <w:p w14:paraId="253A92AE" w14:textId="1A4EC5FF" w:rsidR="007D2E8B" w:rsidRPr="00EF1635" w:rsidRDefault="007D2E8B" w:rsidP="00130CAD">
            <w:pPr>
              <w:ind w:left="360"/>
              <w:rPr>
                <w:color w:val="000000"/>
              </w:rPr>
            </w:pPr>
            <w:r w:rsidRPr="00EF1635">
              <w:rPr>
                <w:color w:val="000000"/>
              </w:rPr>
              <w:t>Director</w:t>
            </w:r>
            <w:r w:rsidR="0064209D">
              <w:rPr>
                <w:color w:val="000000"/>
              </w:rPr>
              <w:t>a</w:t>
            </w:r>
          </w:p>
        </w:tc>
        <w:tc>
          <w:tcPr>
            <w:tcW w:w="6391"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5319DD46" w14:textId="7DEEBF38" w:rsidR="007D2E8B" w:rsidRPr="00EF1635" w:rsidRDefault="007D2E8B" w:rsidP="007F225D">
            <w:pPr>
              <w:ind w:left="360"/>
              <w:rPr>
                <w:color w:val="000000"/>
              </w:rPr>
            </w:pPr>
            <w:r w:rsidRPr="00EF1635">
              <w:rPr>
                <w:color w:val="000000"/>
              </w:rPr>
              <w:t xml:space="preserve">Alice Rambo </w:t>
            </w:r>
          </w:p>
        </w:tc>
      </w:tr>
      <w:tr w:rsidR="007D2E8B" w:rsidRPr="00FA738D" w14:paraId="22EBD461" w14:textId="77777777" w:rsidTr="00130CAD">
        <w:trPr>
          <w:trHeight w:val="315"/>
        </w:trPr>
        <w:tc>
          <w:tcPr>
            <w:tcW w:w="907" w:type="dxa"/>
            <w:tcBorders>
              <w:top w:val="nil"/>
              <w:left w:val="single" w:sz="4" w:space="0" w:color="auto"/>
              <w:bottom w:val="single" w:sz="4" w:space="0" w:color="auto"/>
              <w:right w:val="single" w:sz="4" w:space="0" w:color="auto"/>
            </w:tcBorders>
            <w:shd w:val="clear" w:color="auto" w:fill="auto"/>
            <w:noWrap/>
            <w:vAlign w:val="bottom"/>
            <w:hideMark/>
          </w:tcPr>
          <w:p w14:paraId="25B0D4B2" w14:textId="77777777" w:rsidR="007D2E8B" w:rsidRPr="00EF1635" w:rsidRDefault="007D2E8B" w:rsidP="00130CAD">
            <w:pPr>
              <w:ind w:left="360"/>
              <w:rPr>
                <w:color w:val="000000"/>
              </w:rPr>
            </w:pPr>
            <w:r w:rsidRPr="00EF1635">
              <w:rPr>
                <w:color w:val="000000"/>
              </w:rPr>
              <w:t>Codirector</w:t>
            </w:r>
          </w:p>
        </w:tc>
        <w:tc>
          <w:tcPr>
            <w:tcW w:w="6391"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0BDC711B" w14:textId="74FD461E" w:rsidR="007D2E8B" w:rsidRPr="00EF1635" w:rsidRDefault="00535422" w:rsidP="00EF1635">
            <w:pPr>
              <w:ind w:left="360"/>
              <w:rPr>
                <w:color w:val="000000"/>
              </w:rPr>
            </w:pPr>
            <w:r>
              <w:rPr>
                <w:color w:val="000000"/>
              </w:rPr>
              <w:t>No se</w:t>
            </w:r>
            <w:r w:rsidR="007D2E8B" w:rsidRPr="00EF1635">
              <w:rPr>
                <w:color w:val="000000"/>
              </w:rPr>
              <w:t xml:space="preserve"> </w:t>
            </w:r>
            <w:r>
              <w:rPr>
                <w:color w:val="000000"/>
              </w:rPr>
              <w:t>h</w:t>
            </w:r>
            <w:r w:rsidR="007D2E8B" w:rsidRPr="00EF1635">
              <w:rPr>
                <w:color w:val="000000"/>
              </w:rPr>
              <w:t>a elegido un codirector  todavía.</w:t>
            </w:r>
          </w:p>
        </w:tc>
      </w:tr>
      <w:tr w:rsidR="007D2E8B" w:rsidRPr="00FA738D" w14:paraId="496FEA8F" w14:textId="77777777" w:rsidTr="00130CAD">
        <w:trPr>
          <w:trHeight w:val="315"/>
        </w:trPr>
        <w:tc>
          <w:tcPr>
            <w:tcW w:w="907" w:type="dxa"/>
            <w:tcBorders>
              <w:top w:val="nil"/>
              <w:left w:val="single" w:sz="4" w:space="0" w:color="auto"/>
              <w:bottom w:val="single" w:sz="4" w:space="0" w:color="auto"/>
              <w:right w:val="single" w:sz="4" w:space="0" w:color="auto"/>
            </w:tcBorders>
            <w:shd w:val="clear" w:color="auto" w:fill="auto"/>
            <w:noWrap/>
            <w:vAlign w:val="bottom"/>
            <w:hideMark/>
          </w:tcPr>
          <w:p w14:paraId="4C3F5039" w14:textId="77777777" w:rsidR="007D2E8B" w:rsidRPr="00EF1635" w:rsidRDefault="007D2E8B" w:rsidP="00130CAD">
            <w:pPr>
              <w:ind w:left="360"/>
              <w:rPr>
                <w:color w:val="000000"/>
              </w:rPr>
            </w:pPr>
            <w:r w:rsidRPr="00EF1635">
              <w:rPr>
                <w:color w:val="000000"/>
              </w:rPr>
              <w:t>Alumnos</w:t>
            </w:r>
          </w:p>
        </w:tc>
        <w:tc>
          <w:tcPr>
            <w:tcW w:w="1308" w:type="dxa"/>
            <w:tcBorders>
              <w:top w:val="nil"/>
              <w:left w:val="nil"/>
              <w:bottom w:val="single" w:sz="4" w:space="0" w:color="auto"/>
              <w:right w:val="single" w:sz="4" w:space="0" w:color="auto"/>
            </w:tcBorders>
            <w:shd w:val="clear" w:color="auto" w:fill="auto"/>
            <w:noWrap/>
            <w:vAlign w:val="bottom"/>
            <w:hideMark/>
          </w:tcPr>
          <w:p w14:paraId="33F58362" w14:textId="77777777" w:rsidR="007D2E8B" w:rsidRPr="00EF1635" w:rsidRDefault="007D2E8B" w:rsidP="00EF1635">
            <w:pPr>
              <w:ind w:left="360"/>
              <w:rPr>
                <w:color w:val="000000"/>
              </w:rPr>
            </w:pPr>
            <w:r w:rsidRPr="00EF1635">
              <w:rPr>
                <w:color w:val="000000"/>
              </w:rPr>
              <w:t>Nro. Alumno</w:t>
            </w:r>
          </w:p>
        </w:tc>
        <w:tc>
          <w:tcPr>
            <w:tcW w:w="1829" w:type="dxa"/>
            <w:tcBorders>
              <w:top w:val="single" w:sz="4" w:space="0" w:color="auto"/>
              <w:left w:val="nil"/>
              <w:bottom w:val="single" w:sz="4" w:space="0" w:color="auto"/>
              <w:right w:val="single" w:sz="4" w:space="0" w:color="000000"/>
            </w:tcBorders>
            <w:shd w:val="clear" w:color="auto" w:fill="auto"/>
            <w:noWrap/>
            <w:vAlign w:val="bottom"/>
            <w:hideMark/>
          </w:tcPr>
          <w:p w14:paraId="6CBE16EC" w14:textId="77777777" w:rsidR="007D2E8B" w:rsidRPr="00EF1635" w:rsidRDefault="007D2E8B" w:rsidP="00EF1635">
            <w:pPr>
              <w:ind w:left="360"/>
              <w:rPr>
                <w:color w:val="000000"/>
              </w:rPr>
            </w:pPr>
            <w:r w:rsidRPr="00EF1635">
              <w:rPr>
                <w:color w:val="000000"/>
              </w:rPr>
              <w:t>Apellido y Nombres</w:t>
            </w:r>
          </w:p>
        </w:tc>
        <w:tc>
          <w:tcPr>
            <w:tcW w:w="3254" w:type="dxa"/>
            <w:tcBorders>
              <w:top w:val="single" w:sz="4" w:space="0" w:color="auto"/>
              <w:left w:val="nil"/>
              <w:bottom w:val="single" w:sz="4" w:space="0" w:color="auto"/>
              <w:right w:val="single" w:sz="4" w:space="0" w:color="000000"/>
            </w:tcBorders>
            <w:shd w:val="clear" w:color="auto" w:fill="auto"/>
            <w:noWrap/>
            <w:vAlign w:val="bottom"/>
            <w:hideMark/>
          </w:tcPr>
          <w:p w14:paraId="53825125" w14:textId="77777777" w:rsidR="007D2E8B" w:rsidRPr="00EF1635" w:rsidRDefault="007D2E8B" w:rsidP="00EF1635">
            <w:pPr>
              <w:ind w:left="360"/>
              <w:rPr>
                <w:color w:val="000000"/>
              </w:rPr>
            </w:pPr>
            <w:r w:rsidRPr="00EF1635">
              <w:rPr>
                <w:color w:val="000000"/>
              </w:rPr>
              <w:t>Dirección, Teléfono y e-mail</w:t>
            </w:r>
          </w:p>
        </w:tc>
      </w:tr>
      <w:tr w:rsidR="007D2E8B" w:rsidRPr="005275C2" w14:paraId="18472332" w14:textId="77777777" w:rsidTr="00130CAD">
        <w:trPr>
          <w:trHeight w:val="315"/>
        </w:trPr>
        <w:tc>
          <w:tcPr>
            <w:tcW w:w="907" w:type="dxa"/>
            <w:tcBorders>
              <w:top w:val="nil"/>
              <w:left w:val="single" w:sz="4" w:space="0" w:color="auto"/>
              <w:bottom w:val="single" w:sz="4" w:space="0" w:color="auto"/>
              <w:right w:val="single" w:sz="4" w:space="0" w:color="auto"/>
            </w:tcBorders>
            <w:shd w:val="clear" w:color="auto" w:fill="auto"/>
            <w:noWrap/>
            <w:vAlign w:val="bottom"/>
            <w:hideMark/>
          </w:tcPr>
          <w:p w14:paraId="65863BED" w14:textId="6B1EB6BB" w:rsidR="007D2E8B" w:rsidRPr="00EF1635" w:rsidRDefault="007D2E8B" w:rsidP="00130CAD">
            <w:pPr>
              <w:ind w:left="360"/>
              <w:rPr>
                <w:color w:val="000000"/>
              </w:rPr>
            </w:pPr>
          </w:p>
        </w:tc>
        <w:tc>
          <w:tcPr>
            <w:tcW w:w="1308" w:type="dxa"/>
            <w:tcBorders>
              <w:top w:val="nil"/>
              <w:left w:val="nil"/>
              <w:bottom w:val="single" w:sz="4" w:space="0" w:color="auto"/>
              <w:right w:val="single" w:sz="4" w:space="0" w:color="auto"/>
            </w:tcBorders>
            <w:shd w:val="clear" w:color="auto" w:fill="auto"/>
            <w:noWrap/>
            <w:vAlign w:val="bottom"/>
            <w:hideMark/>
          </w:tcPr>
          <w:p w14:paraId="69B5D3FA" w14:textId="77777777" w:rsidR="007D2E8B" w:rsidRPr="00EF1635" w:rsidRDefault="007D2E8B" w:rsidP="00EF1635">
            <w:pPr>
              <w:ind w:left="360"/>
              <w:rPr>
                <w:color w:val="000000"/>
              </w:rPr>
            </w:pPr>
            <w:r w:rsidRPr="00EF1635">
              <w:rPr>
                <w:color w:val="000000"/>
              </w:rPr>
              <w:t>1</w:t>
            </w:r>
          </w:p>
        </w:tc>
        <w:tc>
          <w:tcPr>
            <w:tcW w:w="1829" w:type="dxa"/>
            <w:tcBorders>
              <w:top w:val="single" w:sz="4" w:space="0" w:color="auto"/>
              <w:left w:val="nil"/>
              <w:bottom w:val="single" w:sz="4" w:space="0" w:color="auto"/>
              <w:right w:val="single" w:sz="4" w:space="0" w:color="000000"/>
            </w:tcBorders>
            <w:shd w:val="clear" w:color="auto" w:fill="auto"/>
            <w:noWrap/>
            <w:vAlign w:val="bottom"/>
            <w:hideMark/>
          </w:tcPr>
          <w:p w14:paraId="7F9218B3" w14:textId="77777777" w:rsidR="007D2E8B" w:rsidRPr="00EF1635" w:rsidRDefault="007D2E8B" w:rsidP="00130CAD">
            <w:pPr>
              <w:ind w:left="360"/>
              <w:rPr>
                <w:color w:val="000000"/>
              </w:rPr>
            </w:pPr>
            <w:r w:rsidRPr="00EF1635">
              <w:rPr>
                <w:color w:val="000000"/>
              </w:rPr>
              <w:t>Gauto Sand, Enrique</w:t>
            </w:r>
          </w:p>
        </w:tc>
        <w:tc>
          <w:tcPr>
            <w:tcW w:w="3254" w:type="dxa"/>
            <w:tcBorders>
              <w:top w:val="single" w:sz="4" w:space="0" w:color="auto"/>
              <w:left w:val="nil"/>
              <w:bottom w:val="single" w:sz="4" w:space="0" w:color="auto"/>
              <w:right w:val="single" w:sz="4" w:space="0" w:color="000000"/>
            </w:tcBorders>
            <w:shd w:val="clear" w:color="auto" w:fill="auto"/>
            <w:noWrap/>
            <w:vAlign w:val="bottom"/>
            <w:hideMark/>
          </w:tcPr>
          <w:p w14:paraId="22CA8709" w14:textId="0642960D" w:rsidR="007D2E8B" w:rsidRPr="00EF1635" w:rsidRDefault="007D2E8B" w:rsidP="00EF1635">
            <w:pPr>
              <w:ind w:left="360"/>
              <w:rPr>
                <w:color w:val="000000"/>
              </w:rPr>
            </w:pPr>
            <w:r w:rsidRPr="00EF1635">
              <w:rPr>
                <w:color w:val="000000"/>
              </w:rPr>
              <w:t xml:space="preserve">Casa 30 barrio Los Álamos </w:t>
            </w:r>
            <w:r w:rsidRPr="00EF1635">
              <w:rPr>
                <w:color w:val="000000"/>
              </w:rPr>
              <w:br/>
              <w:t>Posadas, Misiones</w:t>
            </w:r>
            <w:r w:rsidRPr="00EF1635">
              <w:rPr>
                <w:color w:val="000000"/>
              </w:rPr>
              <w:br/>
            </w:r>
            <w:r w:rsidR="00EF1635" w:rsidRPr="00EF1635">
              <w:rPr>
                <w:color w:val="000000"/>
              </w:rPr>
              <w:t>+54-</w:t>
            </w:r>
            <w:r w:rsidRPr="00EF1635">
              <w:rPr>
                <w:color w:val="000000"/>
              </w:rPr>
              <w:t>3764</w:t>
            </w:r>
            <w:r w:rsidR="00EF1635" w:rsidRPr="00EF1635">
              <w:rPr>
                <w:color w:val="000000"/>
              </w:rPr>
              <w:t>-</w:t>
            </w:r>
            <w:r w:rsidRPr="00EF1635">
              <w:rPr>
                <w:color w:val="000000"/>
              </w:rPr>
              <w:t>247399</w:t>
            </w:r>
          </w:p>
          <w:p w14:paraId="4EAB2F6C" w14:textId="77777777" w:rsidR="007D2E8B" w:rsidRPr="00EF1635" w:rsidRDefault="007D2E8B" w:rsidP="00EF1635">
            <w:pPr>
              <w:ind w:left="360"/>
              <w:rPr>
                <w:color w:val="000000"/>
              </w:rPr>
            </w:pPr>
            <w:r w:rsidRPr="00EF1635">
              <w:rPr>
                <w:color w:val="000000"/>
              </w:rPr>
              <w:t>egsand98@gmail.com</w:t>
            </w:r>
          </w:p>
        </w:tc>
      </w:tr>
      <w:tr w:rsidR="007D2E8B" w:rsidRPr="005275C2" w14:paraId="4F9B10DF" w14:textId="77777777" w:rsidTr="00130CAD">
        <w:trPr>
          <w:trHeight w:val="690"/>
        </w:trPr>
        <w:tc>
          <w:tcPr>
            <w:tcW w:w="907" w:type="dxa"/>
            <w:tcBorders>
              <w:top w:val="nil"/>
              <w:left w:val="single" w:sz="4" w:space="0" w:color="auto"/>
              <w:bottom w:val="single" w:sz="4" w:space="0" w:color="auto"/>
              <w:right w:val="single" w:sz="4" w:space="0" w:color="auto"/>
            </w:tcBorders>
            <w:shd w:val="clear" w:color="auto" w:fill="auto"/>
            <w:noWrap/>
            <w:vAlign w:val="bottom"/>
            <w:hideMark/>
          </w:tcPr>
          <w:p w14:paraId="6485083C" w14:textId="77777777" w:rsidR="007D2E8B" w:rsidRPr="00EF1635" w:rsidRDefault="007D2E8B" w:rsidP="00130CAD">
            <w:pPr>
              <w:ind w:left="360"/>
              <w:rPr>
                <w:color w:val="000000"/>
              </w:rPr>
            </w:pPr>
            <w:r w:rsidRPr="00EF1635">
              <w:rPr>
                <w:color w:val="000000"/>
              </w:rPr>
              <w:t>Clasificación</w:t>
            </w:r>
          </w:p>
        </w:tc>
        <w:tc>
          <w:tcPr>
            <w:tcW w:w="6391" w:type="dxa"/>
            <w:gridSpan w:val="3"/>
            <w:tcBorders>
              <w:top w:val="nil"/>
              <w:left w:val="nil"/>
              <w:bottom w:val="single" w:sz="4" w:space="0" w:color="auto"/>
              <w:right w:val="single" w:sz="4" w:space="0" w:color="auto"/>
            </w:tcBorders>
            <w:shd w:val="clear" w:color="auto" w:fill="auto"/>
            <w:vAlign w:val="bottom"/>
            <w:hideMark/>
          </w:tcPr>
          <w:p w14:paraId="5E99DC08" w14:textId="77777777" w:rsidR="007D2E8B" w:rsidRPr="00EF1635" w:rsidRDefault="007D2E8B" w:rsidP="00EF1635">
            <w:pPr>
              <w:ind w:left="360"/>
              <w:rPr>
                <w:color w:val="000000"/>
              </w:rPr>
            </w:pPr>
            <w:r w:rsidRPr="00EF1635">
              <w:rPr>
                <w:color w:val="000000"/>
              </w:rPr>
              <w:t xml:space="preserve">Investigación </w:t>
            </w:r>
            <w:r w:rsidRPr="00EF1635">
              <w:rPr>
                <w:color w:val="000000"/>
              </w:rPr>
              <w:br/>
              <w:t>Aplicada</w:t>
            </w:r>
          </w:p>
        </w:tc>
      </w:tr>
      <w:tr w:rsidR="007D2E8B" w:rsidRPr="005275C2" w14:paraId="15F330A0" w14:textId="77777777" w:rsidTr="00130CAD">
        <w:trPr>
          <w:trHeight w:val="315"/>
        </w:trPr>
        <w:tc>
          <w:tcPr>
            <w:tcW w:w="907" w:type="dxa"/>
            <w:tcBorders>
              <w:top w:val="nil"/>
              <w:left w:val="single" w:sz="4" w:space="0" w:color="auto"/>
              <w:bottom w:val="single" w:sz="4" w:space="0" w:color="auto"/>
              <w:right w:val="single" w:sz="4" w:space="0" w:color="auto"/>
            </w:tcBorders>
            <w:shd w:val="clear" w:color="auto" w:fill="auto"/>
            <w:noWrap/>
            <w:vAlign w:val="bottom"/>
            <w:hideMark/>
          </w:tcPr>
          <w:p w14:paraId="0AE31F6B" w14:textId="77777777" w:rsidR="007D2E8B" w:rsidRPr="00EF1635" w:rsidRDefault="007D2E8B" w:rsidP="00130CAD">
            <w:pPr>
              <w:ind w:left="360"/>
              <w:rPr>
                <w:color w:val="000000"/>
              </w:rPr>
            </w:pPr>
            <w:r w:rsidRPr="00EF1635">
              <w:rPr>
                <w:color w:val="000000"/>
              </w:rPr>
              <w:t>Plazo de Ejecución</w:t>
            </w:r>
          </w:p>
        </w:tc>
        <w:tc>
          <w:tcPr>
            <w:tcW w:w="6391" w:type="dxa"/>
            <w:gridSpan w:val="3"/>
            <w:tcBorders>
              <w:top w:val="nil"/>
              <w:left w:val="nil"/>
              <w:bottom w:val="single" w:sz="4" w:space="0" w:color="auto"/>
              <w:right w:val="single" w:sz="4" w:space="0" w:color="auto"/>
            </w:tcBorders>
            <w:shd w:val="clear" w:color="auto" w:fill="auto"/>
            <w:noWrap/>
            <w:vAlign w:val="bottom"/>
            <w:hideMark/>
          </w:tcPr>
          <w:p w14:paraId="46390EA2" w14:textId="3796412A" w:rsidR="007D2E8B" w:rsidRPr="00EF1635" w:rsidRDefault="000B4ECE" w:rsidP="0064209D">
            <w:pPr>
              <w:ind w:left="360"/>
              <w:rPr>
                <w:color w:val="000000"/>
              </w:rPr>
            </w:pPr>
            <w:r>
              <w:rPr>
                <w:color w:val="000000"/>
              </w:rPr>
              <w:t xml:space="preserve">01/08/2022 – </w:t>
            </w:r>
            <w:r w:rsidR="0064209D">
              <w:rPr>
                <w:color w:val="000000"/>
              </w:rPr>
              <w:t>07/07</w:t>
            </w:r>
            <w:r>
              <w:rPr>
                <w:color w:val="000000"/>
              </w:rPr>
              <w:t>/2023</w:t>
            </w:r>
          </w:p>
        </w:tc>
      </w:tr>
    </w:tbl>
    <w:p w14:paraId="2D9D2073" w14:textId="77777777" w:rsidR="007D2E8B" w:rsidRDefault="007D2E8B" w:rsidP="007D2E8B"/>
    <w:p w14:paraId="10AFC5EB" w14:textId="77777777" w:rsidR="007D2E8B" w:rsidRDefault="007D2E8B"/>
    <w:p w14:paraId="5686E45A" w14:textId="00A68924" w:rsidR="000C04D6" w:rsidRPr="00EF1635" w:rsidRDefault="000C04D6" w:rsidP="000B6017">
      <w:pPr>
        <w:pStyle w:val="Prrafodelista"/>
        <w:numPr>
          <w:ilvl w:val="0"/>
          <w:numId w:val="1"/>
        </w:numPr>
      </w:pPr>
      <w:r w:rsidRPr="00EF1635">
        <w:br w:type="page"/>
      </w:r>
    </w:p>
    <w:p w14:paraId="5C2624FD" w14:textId="77777777" w:rsidR="00062B90" w:rsidRPr="00AE07A6" w:rsidRDefault="00062B90"/>
    <w:p w14:paraId="3E65DA26" w14:textId="77777777" w:rsidR="00236AE2" w:rsidRPr="00AE07A6" w:rsidRDefault="00236AE2" w:rsidP="000B6017">
      <w:pPr>
        <w:pStyle w:val="Ttulo1"/>
        <w:numPr>
          <w:ilvl w:val="0"/>
          <w:numId w:val="7"/>
        </w:numPr>
        <w:ind w:hanging="436"/>
      </w:pPr>
      <w:bookmarkStart w:id="2" w:name="_Toc114647314"/>
      <w:r w:rsidRPr="00AE07A6">
        <w:t>Justificación</w:t>
      </w:r>
      <w:bookmarkEnd w:id="2"/>
    </w:p>
    <w:p w14:paraId="04459315" w14:textId="4BD6EFBB" w:rsidR="008733BA" w:rsidRDefault="008733BA" w:rsidP="00460128">
      <w:pPr>
        <w:pStyle w:val="Prrafodelista"/>
        <w:ind w:left="1080"/>
        <w:jc w:val="both"/>
      </w:pPr>
      <w:r w:rsidRPr="006A3ED9">
        <w:t xml:space="preserve">El pronóstico del </w:t>
      </w:r>
      <w:r w:rsidR="00E67B87">
        <w:t>tráfico</w:t>
      </w:r>
      <w:r w:rsidRPr="006A3ED9">
        <w:t xml:space="preserve"> web es un problema importante hoy en día ya que saber cuánta demanda se tendrá ayuda a que no se </w:t>
      </w:r>
      <w:r w:rsidR="00013BDE">
        <w:t>exceda la carga de trabajo</w:t>
      </w:r>
      <w:commentRangeStart w:id="3"/>
      <w:r w:rsidRPr="006A3ED9">
        <w:t xml:space="preserve"> </w:t>
      </w:r>
      <w:commentRangeEnd w:id="3"/>
      <w:r w:rsidR="000A3B1C">
        <w:rPr>
          <w:rStyle w:val="Refdecomentario"/>
        </w:rPr>
        <w:commentReference w:id="3"/>
      </w:r>
      <w:r w:rsidR="00EB28EF">
        <w:t xml:space="preserve">de </w:t>
      </w:r>
      <w:r w:rsidRPr="006A3ED9">
        <w:t>los servidores y brindar un buen servicio a los clientes</w:t>
      </w:r>
      <w:r>
        <w:t>, un mal tiempo de respuesta por parte de los servidores pudiera llevar a la pérdida de clientes</w:t>
      </w:r>
      <w:r w:rsidR="00213452">
        <w:fldChar w:fldCharType="begin" w:fldLock="1"/>
      </w:r>
      <w:r w:rsidR="0021345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1]","plainTextFormattedCitation":"[1]","previouslyFormattedCitation":"[1]"},"properties":{"noteIndex":0},"schema":"https://github.com/citation-style-language/schema/raw/master/csl-citation.json"}</w:instrText>
      </w:r>
      <w:r w:rsidR="00213452">
        <w:fldChar w:fldCharType="separate"/>
      </w:r>
      <w:r w:rsidR="00213452" w:rsidRPr="00213452">
        <w:rPr>
          <w:noProof/>
        </w:rPr>
        <w:t>[1]</w:t>
      </w:r>
      <w:r w:rsidR="00213452">
        <w:fldChar w:fldCharType="end"/>
      </w:r>
      <w:r>
        <w:t>.</w:t>
      </w:r>
    </w:p>
    <w:p w14:paraId="7D26F47A" w14:textId="77777777" w:rsidR="008733BA" w:rsidRDefault="008733BA" w:rsidP="00460128">
      <w:pPr>
        <w:pStyle w:val="Prrafodelista"/>
        <w:ind w:left="1080"/>
        <w:jc w:val="both"/>
      </w:pPr>
    </w:p>
    <w:p w14:paraId="4E7F2861" w14:textId="15A5E3FA" w:rsidR="002C6D8A" w:rsidRDefault="008733BA" w:rsidP="002C6D8A">
      <w:pPr>
        <w:pStyle w:val="Prrafodelista"/>
        <w:ind w:left="1080"/>
        <w:jc w:val="both"/>
      </w:pPr>
      <w:r>
        <w:t xml:space="preserve">El uso del pronóstico del </w:t>
      </w:r>
      <w:r w:rsidR="00E67B87">
        <w:t>tráfico</w:t>
      </w:r>
      <w:r>
        <w:t xml:space="preserve"> web no tiene como fin únicamente el de evitar que los servidores no se congestionen, además sirve para cuestiones de venta de espacios publicitarios, porque </w:t>
      </w:r>
      <w:r w:rsidR="00E35C31">
        <w:t>los</w:t>
      </w:r>
      <w:r w:rsidR="004D4D69">
        <w:t xml:space="preserve"> sitios</w:t>
      </w:r>
      <w:r w:rsidR="00E35C31">
        <w:t xml:space="preserve"> publicitarios</w:t>
      </w:r>
      <w:r w:rsidR="004D4D69">
        <w:t xml:space="preserve"> necesitan estimar cuántas visitas tendrán las pá</w:t>
      </w:r>
      <w:r>
        <w:t>ginas</w:t>
      </w:r>
      <w:r w:rsidR="00EB28EF">
        <w:t>,</w:t>
      </w:r>
      <w:commentRangeStart w:id="4"/>
      <w:r>
        <w:t xml:space="preserve"> </w:t>
      </w:r>
      <w:commentRangeEnd w:id="4"/>
      <w:r w:rsidR="000A3B1C">
        <w:rPr>
          <w:rStyle w:val="Refdecomentario"/>
        </w:rPr>
        <w:commentReference w:id="4"/>
      </w:r>
      <w:r w:rsidR="007C0643">
        <w:t xml:space="preserve">donde residirán sus anuncios, </w:t>
      </w:r>
      <w:r>
        <w:t>para poder estimar ganancias y saber si les será rentable publicitar en dicha página</w:t>
      </w:r>
      <w:r w:rsidR="006D2E6E">
        <w:fldChar w:fldCharType="begin" w:fldLock="1"/>
      </w:r>
      <w:r w:rsidR="00213452">
        <w:instrText>ADDIN CSL_CITATION {"citationItems":[{"id":"ITEM-1","itemData":{"DOI":"10.34256/IRJMT1917","ISSN":"2582-1040","abstract":"Web traffic&amp;nbsp;is the amount of data sent and received by visitors to a&amp;nbsp;website and it has been the largest portion of Internet&amp;nbsp;traffic. Internet traffic flow prediction heavily depends on historical and real-time traffic data collected from various internet flow monitoring sources. With the widespread traditional traffic sensors and new emerging traffic sensor technologies, traffic data are exploding, and we have entered the era of big data internet traffic. Internet traffic management and control driven by big data is becoming a new trend. Although there have been already many internet traffic flow prediction systems and models, most of which use shallow traffic models and are still somewhat unsatisfying. This inspires us to reconsider the internet traffic flow prediction model based on deep architecture models with such rich amount of internet traffic data. ARIMA&amp;nbsp;is a existing forecasting technique that predicts the future values of a series based entirely on its own inertia. Existing traffic flow prediction methods mainly use simple traffic prediction models and are still unsatisfying for many real-world applications. Now we proposed the prophet time series model to forecasting website traffic.","author":[{"dropping-particle":"","family":"Subashini","given":"A","non-dropping-particle":"","parse-names":false,"suffix":""},{"dropping-particle":"","family":"K","given":"Sandhiya","non-dropping-particle":"","parse-names":false,"suffix":""},{"dropping-particle":"","family":"Saranya","given":"S","non-dropping-particle":"","parse-names":false,"suffix":""},{"dropping-particle":"","family":"Harsha","given":"U","non-dropping-particle":"","parse-names":false,"suffix":""}],"container-title":"International Research Journal of Multidisciplinary Technovation","id":"ITEM-1","issued":{"date-parts":[["2019","1","25"]]},"page":"56-63","publisher":"Asian Research Association","title":"Forecasting Website Traffic Using Prophet Time Series Model","type":"article-journal"},"uris":["http://www.mendeley.com/documents/?uuid=64cfd3b9-1cd6-3ef6-a035-b49a88a28578"]}],"mendeley":{"formattedCitation":"[2]","plainTextFormattedCitation":"[2]","previouslyFormattedCitation":"[2]"},"properties":{"noteIndex":0},"schema":"https://github.com/citation-style-language/schema/raw/master/csl-citation.json"}</w:instrText>
      </w:r>
      <w:r w:rsidR="006D2E6E">
        <w:fldChar w:fldCharType="separate"/>
      </w:r>
      <w:r w:rsidR="00213452" w:rsidRPr="00213452">
        <w:rPr>
          <w:noProof/>
        </w:rPr>
        <w:t>[2]</w:t>
      </w:r>
      <w:r w:rsidR="006D2E6E">
        <w:fldChar w:fldCharType="end"/>
      </w:r>
      <w:r>
        <w:t>.</w:t>
      </w:r>
    </w:p>
    <w:p w14:paraId="5F132FF0" w14:textId="77777777" w:rsidR="002C6D8A" w:rsidRDefault="002C6D8A" w:rsidP="002C6D8A">
      <w:pPr>
        <w:pStyle w:val="Prrafodelista"/>
        <w:ind w:left="1080"/>
        <w:jc w:val="both"/>
      </w:pPr>
    </w:p>
    <w:p w14:paraId="6F48D477" w14:textId="468E4DD0" w:rsidR="00B91CA9" w:rsidRDefault="007C0643" w:rsidP="002C6D8A">
      <w:pPr>
        <w:pStyle w:val="Prrafodelista"/>
        <w:ind w:left="1080"/>
        <w:jc w:val="both"/>
      </w:pPr>
      <w:r>
        <w:t xml:space="preserve">Las páginas que residen en la nube </w:t>
      </w:r>
      <w:r w:rsidR="008733BA">
        <w:t xml:space="preserve">usan el pronóstico de </w:t>
      </w:r>
      <w:r>
        <w:t>tráfico</w:t>
      </w:r>
      <w:r w:rsidR="008733BA">
        <w:t xml:space="preserve"> web</w:t>
      </w:r>
      <w:r>
        <w:t xml:space="preserve"> para</w:t>
      </w:r>
      <w:r w:rsidRPr="007C0643">
        <w:t xml:space="preserve"> </w:t>
      </w:r>
      <w:r w:rsidRPr="006A3ED9">
        <w:t>determinar una estrategia efic</w:t>
      </w:r>
      <w:r>
        <w:t>az para el equilibrio de carga</w:t>
      </w:r>
      <w:r w:rsidR="00213452">
        <w:fldChar w:fldCharType="begin" w:fldLock="1"/>
      </w:r>
      <w:r w:rsidR="00213452">
        <w:instrText>ADDIN CSL_CITATION {"citationItems":[{"id":"ITEM-1","itemData":{"abstract":"With the advent of internet, web consumption is increased and it has become necessary to predict traffic on web pages to manage web server loads. Forecasting the future traffic on multiple web pages is one of the most challenging problem. There are many ways to help in web business using web traffic prediction. Such as behavior of users can be understanding, based on past observation future trends can be predicted, plan for load balancing settled in the cloud or server of web pages, the user behavior understanding, effectively marketing the products on pages with high visits based on user interests, detect anomaly. In this paper we compare the two existing models of past which are Wavelet based neural network and other is RNN SeqtoSeq (Recurrent Neural Network with Sequence to Sequence approach) model. The dataset used is provided by Google to predict future traffic of Wikipedia articles. We compare the results of existing model and understand the limitations of existing methods. Finally, we proposed LSTM SeqtoSeq (Long Short-Term Memory with Sequence to Sequence approach) to predict results with feature sets more enriched from existing ones.","author":[{"dropping-particle":"","family":"Paun","given":"Khushbu P","non-dropping-particle":"","parse-names":false,"suffix":""},{"dropping-particle":"","family":"Makwana","given":"Chintan H","non-dropping-particle":"","parse-names":false,"suffix":""}],"container-title":"Journal of Applied Science and Computations","id":"ITEM-1","issue":"3588","issued":{"date-parts":[["2019"]]},"page":"3588-3594","title":"A Survey on Web Traffic Forecasting on Time Series Data","type":"article-journal","volume":"VI"},"uris":["http://www.mendeley.com/documents/?uuid=86e388a2-f1dd-31b1-b575-c95889386d0b"]}],"mendeley":{"formattedCitation":"[3]","plainTextFormattedCitation":"[3]","previouslyFormattedCitation":"[3]"},"properties":{"noteIndex":0},"schema":"https://github.com/citation-style-language/schema/raw/master/csl-citation.json"}</w:instrText>
      </w:r>
      <w:r w:rsidR="00213452">
        <w:fldChar w:fldCharType="separate"/>
      </w:r>
      <w:r w:rsidR="00213452" w:rsidRPr="00213452">
        <w:rPr>
          <w:noProof/>
        </w:rPr>
        <w:t>[3]</w:t>
      </w:r>
      <w:r w:rsidR="00213452">
        <w:fldChar w:fldCharType="end"/>
      </w:r>
      <w:r>
        <w:t xml:space="preserve">, aplicando tecnologías de auto-escalado de servidores de manera que el rendimiento de las páginas </w:t>
      </w:r>
      <w:r w:rsidR="0043209F">
        <w:t>no</w:t>
      </w:r>
      <w:r w:rsidR="00EB28EF">
        <w:t xml:space="preserve"> decaen</w:t>
      </w:r>
      <w:r w:rsidR="0043209F">
        <w:t>,</w:t>
      </w:r>
      <w:r>
        <w:t xml:space="preserve"> debido a que esta tecnología permite crear y remover recursos</w:t>
      </w:r>
      <w:r w:rsidR="00A62FC3">
        <w:t xml:space="preserve"> en la nub</w:t>
      </w:r>
      <w:r w:rsidR="0043209F">
        <w:t>e</w:t>
      </w:r>
      <w:r w:rsidR="00244E9F">
        <w:t xml:space="preserve"> adaptándose a la demanda</w:t>
      </w:r>
      <w:r w:rsidR="00213452">
        <w:fldChar w:fldCharType="begin" w:fldLock="1"/>
      </w:r>
      <w:r w:rsidR="003F7C77">
        <w:instrText>ADDIN CSL_CITATION {"citationItems":[{"id":"ITEM-1","itemData":{"DOI":"10.3390/APP12073523","ISSN":"2076-3417","abstract":"&lt;p&gt;With the rapid development of 5G technology, the need for a flexible and scalable real-time system for data processing has become increasingly important. By predicting future resource workloads, cloud service providers can automatically provision and deprovision user resources for the system beforehand, to meet service level agreements. However, workload demands fluctuate continuously over time, which makes their prediction difficult. Hence, several studies have proposed a technique called time series forecasting to accurately predict the resource workload. However, most of these studies focused solely on univariate time series forecasting; in other words, they only analyzed the measurement of a single feature. This study proposes an efficient multivariate autoscaling framework using bidirectional long short-term memory (Bi-LSTM) for cloud computing. The system framework was designed based on the monitor–analyze–plan–execute loop. The results obtained from our experiments on different actual workload datasets indicated that the proposed multivariate Bi-LSTM exhibited a root-mean-squared error (RMSE) prediction error 1.84-times smaller than that of the univariate one. Furthermore, it reduced the RMSE prediction error by 6.7% and 5.4% when compared with the multivariate LSTM and convolutional neural network-long short-term memory (CNN-LSTM) models, respectively. Finally, in terms of resource provisioning, the multivariate Bi-LSTM autoscaler was 47.2% and 14.7% more efficient than the multivariate LSTM and CNN-LSTM autoscalers, respectively.&lt;/p&gt;","author":[{"dropping-particle":"","family":"Dang-Quang","given":"Nhat-Minh","non-dropping-particle":"","parse-names":false,"suffix":""},{"dropping-particle":"","family":"Yoo","given":"Myungsik","non-dropping-particle":"","parse-names":false,"suffix":""}],"container-title":"Applied Sciences","id":"ITEM-1","issue":"7","issued":{"date-parts":[["2022","3","30"]]},"page":"3523","title":"An Efficient Multivariate Autoscaling Framework Using Bi-LSTM for Cloud Computing","type":"article-journal","volume":"12"},"uris":["http://www.mendeley.com/documents/?uuid=71a1a3a7-c19e-3fc5-abfd-7a397d249200"]}],"mendeley":{"formattedCitation":"[4]","plainTextFormattedCitation":"[4]","previouslyFormattedCitation":"[4]"},"properties":{"noteIndex":0},"schema":"https://github.com/citation-style-language/schema/raw/master/csl-citation.json"}</w:instrText>
      </w:r>
      <w:r w:rsidR="00213452">
        <w:fldChar w:fldCharType="separate"/>
      </w:r>
      <w:r w:rsidR="00213452" w:rsidRPr="00213452">
        <w:rPr>
          <w:noProof/>
        </w:rPr>
        <w:t>[4]</w:t>
      </w:r>
      <w:r w:rsidR="00213452">
        <w:fldChar w:fldCharType="end"/>
      </w:r>
      <w:r w:rsidR="00244E9F">
        <w:t>.</w:t>
      </w:r>
    </w:p>
    <w:p w14:paraId="4AD610ED" w14:textId="77777777" w:rsidR="00B91CA9" w:rsidRDefault="00B91CA9" w:rsidP="007C0643">
      <w:pPr>
        <w:pStyle w:val="Prrafodelista"/>
        <w:ind w:left="1080"/>
        <w:jc w:val="both"/>
      </w:pPr>
    </w:p>
    <w:p w14:paraId="4DA68FF6" w14:textId="4C4A823B" w:rsidR="00244E9F" w:rsidRDefault="00244E9F" w:rsidP="007C0643">
      <w:pPr>
        <w:pStyle w:val="Prrafodelista"/>
        <w:ind w:left="1080"/>
        <w:jc w:val="both"/>
      </w:pPr>
      <w:r>
        <w:t xml:space="preserve">El presente trabajo pretende </w:t>
      </w:r>
      <w:r w:rsidR="00A62FC3">
        <w:t>hacer aná</w:t>
      </w:r>
      <w:r w:rsidR="00B91CA9">
        <w:t xml:space="preserve">lisis de </w:t>
      </w:r>
      <w:r w:rsidR="00E67B87">
        <w:t>tráfico</w:t>
      </w:r>
      <w:r w:rsidR="00B91CA9">
        <w:t xml:space="preserve"> web </w:t>
      </w:r>
      <w:r w:rsidRPr="00A32BEA">
        <w:t xml:space="preserve">para </w:t>
      </w:r>
      <w:r w:rsidR="00B91CA9" w:rsidRPr="00A32BEA">
        <w:t xml:space="preserve">poder estimar </w:t>
      </w:r>
      <w:r w:rsidR="00013BDE" w:rsidRPr="00A32BEA">
        <w:t xml:space="preserve">y predecir futuras demandas en </w:t>
      </w:r>
      <w:r w:rsidR="009E23D8">
        <w:t>las pá</w:t>
      </w:r>
      <w:r w:rsidR="00B91CA9">
        <w:t xml:space="preserve">ginas </w:t>
      </w:r>
      <w:r w:rsidR="005B47AF">
        <w:t>in</w:t>
      </w:r>
      <w:r>
        <w:t xml:space="preserve">stitucionales de la Universidad Nacional de Misiones – </w:t>
      </w:r>
      <w:r w:rsidR="007363D4">
        <w:t>U</w:t>
      </w:r>
      <w:r>
        <w:t>.Na.</w:t>
      </w:r>
      <w:r w:rsidR="007363D4">
        <w:t>M</w:t>
      </w:r>
      <w:r>
        <w:t xml:space="preserve">. </w:t>
      </w:r>
      <w:r w:rsidR="00013BDE">
        <w:t xml:space="preserve">Para lo cual se consideraran indicadores como volumen de tráfico, cantidad de conexiones, cantidad de visitantes, velocidad de carga de las paginas, páginas vistas, promedio de páginas por vista, porcentaje de rebote, entre otros indicadores según la disponibilidad de los mismos. </w:t>
      </w:r>
      <w:r>
        <w:t>Siendo provisto por parte del personal técnico referente institucional acceso a las herramientas de captura de datos estadístico de los siguientes enlaces:</w:t>
      </w:r>
    </w:p>
    <w:p w14:paraId="48479E53" w14:textId="0A8A094F" w:rsidR="00244E9F" w:rsidRPr="00127F79" w:rsidRDefault="00244E9F" w:rsidP="00244E9F">
      <w:pPr>
        <w:pStyle w:val="Prrafodelista"/>
        <w:numPr>
          <w:ilvl w:val="0"/>
          <w:numId w:val="20"/>
        </w:numPr>
        <w:jc w:val="both"/>
        <w:rPr>
          <w:highlight w:val="yellow"/>
        </w:rPr>
      </w:pPr>
      <w:r>
        <w:t xml:space="preserve">Sitio </w:t>
      </w:r>
      <w:r w:rsidRPr="00127F79">
        <w:rPr>
          <w:highlight w:val="yellow"/>
        </w:rPr>
        <w:t xml:space="preserve">Institucional de la U.Na.M. disponible en </w:t>
      </w:r>
      <w:hyperlink r:id="rId10" w:history="1">
        <w:r w:rsidR="008F4A2B" w:rsidRPr="00127F79">
          <w:rPr>
            <w:rStyle w:val="Hipervnculo"/>
            <w:highlight w:val="yellow"/>
          </w:rPr>
          <w:t>https://unam.edu.ar/</w:t>
        </w:r>
      </w:hyperlink>
      <w:r w:rsidR="008F4A2B" w:rsidRPr="00127F79">
        <w:rPr>
          <w:highlight w:val="yellow"/>
        </w:rPr>
        <w:t xml:space="preserve"> </w:t>
      </w:r>
    </w:p>
    <w:p w14:paraId="3738E803" w14:textId="5C0A19BB" w:rsidR="00244E9F" w:rsidRPr="00127F79" w:rsidRDefault="00244E9F" w:rsidP="00244E9F">
      <w:pPr>
        <w:pStyle w:val="Prrafodelista"/>
        <w:numPr>
          <w:ilvl w:val="0"/>
          <w:numId w:val="20"/>
        </w:numPr>
        <w:jc w:val="both"/>
        <w:rPr>
          <w:highlight w:val="yellow"/>
        </w:rPr>
      </w:pPr>
      <w:r w:rsidRPr="00127F79">
        <w:rPr>
          <w:highlight w:val="yellow"/>
        </w:rPr>
        <w:t xml:space="preserve">Sitio de la editorial Universitaria disponible en </w:t>
      </w:r>
      <w:hyperlink r:id="rId11" w:history="1">
        <w:r w:rsidR="008F4A2B" w:rsidRPr="00127F79">
          <w:rPr>
            <w:rStyle w:val="Hipervnculo"/>
            <w:highlight w:val="yellow"/>
          </w:rPr>
          <w:t>https://editorial.unam.edu.ar/</w:t>
        </w:r>
      </w:hyperlink>
      <w:r w:rsidR="002C6D8A" w:rsidRPr="00127F79">
        <w:rPr>
          <w:highlight w:val="yellow"/>
        </w:rPr>
        <w:t xml:space="preserve"> </w:t>
      </w:r>
      <w:r w:rsidR="008F4A2B" w:rsidRPr="00127F79">
        <w:rPr>
          <w:highlight w:val="yellow"/>
        </w:rPr>
        <w:t xml:space="preserve"> </w:t>
      </w:r>
    </w:p>
    <w:p w14:paraId="0EC0EEAF" w14:textId="1061B320" w:rsidR="00244E9F" w:rsidRDefault="00244E9F" w:rsidP="00244E9F">
      <w:pPr>
        <w:pStyle w:val="Prrafodelista"/>
        <w:numPr>
          <w:ilvl w:val="0"/>
          <w:numId w:val="20"/>
        </w:numPr>
        <w:jc w:val="both"/>
      </w:pPr>
      <w:r w:rsidRPr="00127F79">
        <w:rPr>
          <w:highlight w:val="yellow"/>
        </w:rPr>
        <w:t xml:space="preserve">Portal de acceso al contenido generado por la radio y la televisión de la Universidad disponible en </w:t>
      </w:r>
      <w:hyperlink r:id="rId12" w:history="1">
        <w:r w:rsidR="008F4A2B" w:rsidRPr="00127F79">
          <w:rPr>
            <w:rStyle w:val="Hipervnculo"/>
            <w:highlight w:val="yellow"/>
          </w:rPr>
          <w:t>https://transmedia.unam.edu.ar/</w:t>
        </w:r>
      </w:hyperlink>
      <w:bookmarkStart w:id="5" w:name="_GoBack"/>
      <w:bookmarkEnd w:id="5"/>
      <w:r>
        <w:t xml:space="preserve"> </w:t>
      </w:r>
    </w:p>
    <w:p w14:paraId="29AC03BF" w14:textId="6A2BF3FE" w:rsidR="007C0643" w:rsidRDefault="00244E9F" w:rsidP="007C0643">
      <w:pPr>
        <w:pStyle w:val="Prrafodelista"/>
        <w:ind w:left="1080"/>
        <w:jc w:val="both"/>
      </w:pPr>
      <w:r>
        <w:t xml:space="preserve">De los sitios mencionados anteriormente </w:t>
      </w:r>
      <w:r w:rsidR="005B47AF">
        <w:t xml:space="preserve">se extraerán los datos </w:t>
      </w:r>
      <w:r w:rsidR="001F1D15">
        <w:t xml:space="preserve">para </w:t>
      </w:r>
      <w:r w:rsidR="009E23D8">
        <w:t xml:space="preserve">utilizar en este </w:t>
      </w:r>
      <w:r w:rsidR="005B47AF">
        <w:t>proyecto</w:t>
      </w:r>
      <w:r w:rsidR="009E23D8">
        <w:t xml:space="preserve"> </w:t>
      </w:r>
      <w:r>
        <w:t>con la finalidad de</w:t>
      </w:r>
      <w:r w:rsidR="009E23D8">
        <w:t xml:space="preserve"> realizar el pronóstico de series de tiempo de  </w:t>
      </w:r>
      <w:r w:rsidR="00E67B87">
        <w:t>tráfico</w:t>
      </w:r>
      <w:r w:rsidR="009E23D8">
        <w:t xml:space="preserve"> web</w:t>
      </w:r>
      <w:r>
        <w:t>. Inicialmente como herramienta de</w:t>
      </w:r>
      <w:r w:rsidRPr="00244E9F">
        <w:t xml:space="preserve"> acceso a los datos se dispone </w:t>
      </w:r>
      <w:r w:rsidR="001F1D15" w:rsidRPr="00FF5C09">
        <w:rPr>
          <w:i/>
        </w:rPr>
        <w:t>google analytics</w:t>
      </w:r>
      <w:r w:rsidR="00996AC1">
        <w:rPr>
          <w:i/>
        </w:rPr>
        <w:fldChar w:fldCharType="begin" w:fldLock="1"/>
      </w:r>
      <w:r w:rsidR="003F7C77">
        <w:rPr>
          <w:i/>
        </w:rPr>
        <w:instrText>ADDIN CSL_CITATION {"citationItems":[{"id":"ITEM-1","itemData":{"DOI":"10.1108/00012530910989625","ISSN":"0001253X","abstract":"Purpose - The aim of this paper is to develop a new user-friendly in-house tracking methodology for academics to analyse the effectiveness of visits (return visit behaviour and length of sessions) depending on their traffic source: direct visits, referring site entries and search engine visits. In other words, how deep do visitors navigate into the web site? Which is their internal performance depending on their traffic source? Design/methodology/approach - This paper addresses these questions by time series analysis of Google Analytics data. Some statistical matters with regard to the use of Google Analytics data in combination with time series methodology are fine-tuned. Findings - Return visits are the main engine for nurturing session length, but which type of traffic source nurtures these return visits? In order to answer this question, an important distinction must be made between \"total return visits\" and \"marginal return visits\". Site entries stay longer to the extent their \"marginal return effectiveness\" is higher. For our particular web site direct visits are the most effective ones, followed by search engine visits and only thirdly link-entries. Research limitations/implications - This methodology is critical for an effective web site traffic source monitoring and benchmarking that may lead to better web site strategies. Originality/value - The importance of this paper is not the particular web site but the new methodology tested to arrive at these results, an experiment that could be repeated with different web sites. © Emerald Group Publishing Limited.","author":[{"dropping-particle":"","family":"Plaza","given":"Beatriz","non-dropping-particle":"","parse-names":false,"suffix":""}],"container-title":"Aslib Proceedings: New Information Perspectives","id":"ITEM-1","issue":"5","issued":{"date-parts":[["2009","9"]]},"page":"474-482","publisher":"Emerald Group Publishing Limited","title":"Monitoring web traffic source effectiveness with Google Analytics An experiment with time series","type":"article-journal","volume":"61"},"uris":["http://www.mendeley.com/documents/?uuid=650a7e08-48e7-3e9b-8008-0f1fc5aebc74"]}],"mendeley":{"formattedCitation":"[5]","plainTextFormattedCitation":"[5]","previouslyFormattedCitation":"[5]"},"properties":{"noteIndex":0},"schema":"https://github.com/citation-style-language/schema/raw/master/csl-citation.json"}</w:instrText>
      </w:r>
      <w:r w:rsidR="00996AC1">
        <w:rPr>
          <w:i/>
        </w:rPr>
        <w:fldChar w:fldCharType="separate"/>
      </w:r>
      <w:r w:rsidR="00213452" w:rsidRPr="00213452">
        <w:rPr>
          <w:noProof/>
        </w:rPr>
        <w:t>[5]</w:t>
      </w:r>
      <w:r w:rsidR="00996AC1">
        <w:rPr>
          <w:i/>
        </w:rPr>
        <w:fldChar w:fldCharType="end"/>
      </w:r>
      <w:r w:rsidR="00996AC1">
        <w:rPr>
          <w:i/>
        </w:rPr>
        <w:t xml:space="preserve"> </w:t>
      </w:r>
      <w:r w:rsidRPr="00244E9F">
        <w:t>con permisos cedidos  por  los administradores</w:t>
      </w:r>
      <w:r w:rsidR="005B47AF" w:rsidRPr="00244E9F">
        <w:t>.</w:t>
      </w:r>
    </w:p>
    <w:p w14:paraId="0170D3FB" w14:textId="7AECA9DE" w:rsidR="008733BA" w:rsidRDefault="008733BA" w:rsidP="00460128">
      <w:pPr>
        <w:pStyle w:val="Prrafodelista"/>
        <w:ind w:left="1080"/>
        <w:jc w:val="both"/>
      </w:pPr>
    </w:p>
    <w:p w14:paraId="40B160D9" w14:textId="6FDD4184" w:rsidR="008733BA" w:rsidRDefault="00263265" w:rsidP="00263265">
      <w:r>
        <w:br w:type="page"/>
      </w:r>
    </w:p>
    <w:p w14:paraId="7C283E4E" w14:textId="77777777" w:rsidR="008733BA" w:rsidRPr="006A3ED9" w:rsidRDefault="008733BA" w:rsidP="00460128">
      <w:pPr>
        <w:pStyle w:val="Prrafodelista"/>
        <w:ind w:left="1080"/>
        <w:jc w:val="both"/>
      </w:pPr>
    </w:p>
    <w:p w14:paraId="62BAD15F" w14:textId="3B80B816" w:rsidR="007668D7" w:rsidRDefault="0053094C" w:rsidP="007668D7">
      <w:pPr>
        <w:pStyle w:val="Ttulo1"/>
        <w:numPr>
          <w:ilvl w:val="0"/>
          <w:numId w:val="7"/>
        </w:numPr>
        <w:ind w:hanging="436"/>
      </w:pPr>
      <w:bookmarkStart w:id="6" w:name="_Toc114647315"/>
      <w:r>
        <w:t>Delimitación del Tema</w:t>
      </w:r>
      <w:bookmarkEnd w:id="6"/>
    </w:p>
    <w:p w14:paraId="57DA883B" w14:textId="6E065246" w:rsidR="00715F65" w:rsidRDefault="00C5254D" w:rsidP="00715F65">
      <w:pPr>
        <w:ind w:left="1080"/>
        <w:jc w:val="both"/>
      </w:pPr>
      <w:r w:rsidRPr="004B1D27">
        <w:t xml:space="preserve">El alcance de este estudio será </w:t>
      </w:r>
      <w:r w:rsidR="00680CE9">
        <w:t>descriptivo, ya que se pretende describir el desempeño  de un</w:t>
      </w:r>
      <w:r w:rsidR="003909AB">
        <w:t xml:space="preserve"> conjunto de</w:t>
      </w:r>
      <w:r w:rsidR="00680CE9">
        <w:t xml:space="preserve"> modelo</w:t>
      </w:r>
      <w:r w:rsidR="003909AB">
        <w:t>s</w:t>
      </w:r>
      <w:r w:rsidR="00680CE9">
        <w:t xml:space="preserve"> para el pronóstico de series de tiempo de tráfico web sobre los datos de </w:t>
      </w:r>
      <w:r w:rsidR="00FF5C09">
        <w:t xml:space="preserve">U.Na.M. </w:t>
      </w:r>
      <w:r w:rsidR="00680CE9" w:rsidRPr="008D2D15">
        <w:rPr>
          <w:highlight w:val="yellow"/>
        </w:rPr>
        <w:t>(</w:t>
      </w:r>
      <w:hyperlink r:id="rId13" w:history="1">
        <w:r w:rsidR="008D2D15" w:rsidRPr="008D2D15">
          <w:rPr>
            <w:rStyle w:val="Hipervnculo"/>
            <w:highlight w:val="yellow"/>
          </w:rPr>
          <w:t>https://transmedia.unam.edu.ar/</w:t>
        </w:r>
      </w:hyperlink>
      <w:r w:rsidR="00263265" w:rsidRPr="008D2D15">
        <w:rPr>
          <w:highlight w:val="yellow"/>
        </w:rPr>
        <w:t xml:space="preserve"> </w:t>
      </w:r>
      <w:r w:rsidR="00BE6C98" w:rsidRPr="008D2D15">
        <w:rPr>
          <w:highlight w:val="yellow"/>
        </w:rPr>
        <w:t>).</w:t>
      </w:r>
    </w:p>
    <w:p w14:paraId="3EDA74C0" w14:textId="77777777" w:rsidR="00715F65" w:rsidRDefault="00715F65" w:rsidP="00715F65">
      <w:pPr>
        <w:ind w:left="1080"/>
        <w:jc w:val="both"/>
      </w:pPr>
    </w:p>
    <w:p w14:paraId="68965026" w14:textId="77777777" w:rsidR="00715F65" w:rsidRPr="00715F65" w:rsidRDefault="00715F65" w:rsidP="00715F65">
      <w:pPr>
        <w:pStyle w:val="Prrafodelista"/>
        <w:numPr>
          <w:ilvl w:val="0"/>
          <w:numId w:val="22"/>
        </w:numPr>
        <w:jc w:val="both"/>
        <w:rPr>
          <w:b/>
          <w:vanish/>
        </w:rPr>
      </w:pPr>
    </w:p>
    <w:p w14:paraId="7C339119" w14:textId="77777777" w:rsidR="00715F65" w:rsidRPr="00715F65" w:rsidRDefault="00715F65" w:rsidP="00715F65">
      <w:pPr>
        <w:pStyle w:val="Prrafodelista"/>
        <w:numPr>
          <w:ilvl w:val="0"/>
          <w:numId w:val="22"/>
        </w:numPr>
        <w:jc w:val="both"/>
        <w:rPr>
          <w:b/>
          <w:vanish/>
        </w:rPr>
      </w:pPr>
    </w:p>
    <w:p w14:paraId="5DBDB13B" w14:textId="28DCEC27" w:rsidR="00715F65" w:rsidRDefault="00715F65" w:rsidP="00F86121">
      <w:pPr>
        <w:pStyle w:val="Ttulo2"/>
        <w:numPr>
          <w:ilvl w:val="2"/>
          <w:numId w:val="22"/>
        </w:numPr>
        <w:tabs>
          <w:tab w:val="clear" w:pos="2160"/>
        </w:tabs>
        <w:ind w:left="1560" w:hanging="459"/>
      </w:pPr>
      <w:bookmarkStart w:id="7" w:name="_Toc114647316"/>
      <w:r w:rsidRPr="00715F65">
        <w:t>Descripción de las variables de forma conceptual y operacional:</w:t>
      </w:r>
      <w:bookmarkEnd w:id="7"/>
    </w:p>
    <w:p w14:paraId="37BF2AF4" w14:textId="77777777" w:rsidR="00F86121" w:rsidRPr="00F86121" w:rsidRDefault="00F86121" w:rsidP="00F86121"/>
    <w:tbl>
      <w:tblPr>
        <w:tblStyle w:val="Tablaconcuadrcula"/>
        <w:tblW w:w="0" w:type="auto"/>
        <w:tblInd w:w="1129" w:type="dxa"/>
        <w:tblLook w:val="04A0" w:firstRow="1" w:lastRow="0" w:firstColumn="1" w:lastColumn="0" w:noHBand="0" w:noVBand="1"/>
      </w:tblPr>
      <w:tblGrid>
        <w:gridCol w:w="2935"/>
        <w:gridCol w:w="4147"/>
      </w:tblGrid>
      <w:tr w:rsidR="00715F65" w14:paraId="259BB4B6" w14:textId="77777777" w:rsidTr="00715F65">
        <w:tc>
          <w:tcPr>
            <w:tcW w:w="2935" w:type="dxa"/>
          </w:tcPr>
          <w:p w14:paraId="3D34850B" w14:textId="77777777" w:rsidR="00715F65" w:rsidRPr="003F7C77" w:rsidRDefault="00715F65" w:rsidP="003F7C77">
            <w:pPr>
              <w:ind w:left="-108"/>
              <w:jc w:val="both"/>
            </w:pPr>
            <w:r w:rsidRPr="003F7C77">
              <w:t>Variables</w:t>
            </w:r>
          </w:p>
        </w:tc>
        <w:tc>
          <w:tcPr>
            <w:tcW w:w="4147" w:type="dxa"/>
          </w:tcPr>
          <w:p w14:paraId="22E0D017" w14:textId="77777777" w:rsidR="00715F65" w:rsidRPr="003F7C77" w:rsidRDefault="00715F65" w:rsidP="003F7C77">
            <w:pPr>
              <w:spacing w:before="100" w:beforeAutospacing="1" w:after="100" w:afterAutospacing="1"/>
              <w:ind w:left="-108"/>
            </w:pPr>
            <w:r w:rsidRPr="003F7C77">
              <w:t>Conceptual</w:t>
            </w:r>
          </w:p>
        </w:tc>
      </w:tr>
      <w:tr w:rsidR="006D2E6E" w14:paraId="615C7DB8" w14:textId="77777777" w:rsidTr="005F7EB6">
        <w:trPr>
          <w:trHeight w:val="1114"/>
        </w:trPr>
        <w:tc>
          <w:tcPr>
            <w:tcW w:w="2935" w:type="dxa"/>
          </w:tcPr>
          <w:p w14:paraId="61705FFD" w14:textId="0E27AA51" w:rsidR="006D2E6E" w:rsidRPr="00C77E78" w:rsidRDefault="006D2E6E" w:rsidP="005F7EB6">
            <w:r>
              <w:t>T</w:t>
            </w:r>
            <w:r w:rsidRPr="00C77E78">
              <w:t>ráfico web</w:t>
            </w:r>
          </w:p>
        </w:tc>
        <w:tc>
          <w:tcPr>
            <w:tcW w:w="4147" w:type="dxa"/>
          </w:tcPr>
          <w:p w14:paraId="35B49CF2" w14:textId="2784673F" w:rsidR="006D2E6E" w:rsidRPr="00460128" w:rsidRDefault="006D2E6E" w:rsidP="005A2F26">
            <w:pPr>
              <w:jc w:val="both"/>
            </w:pPr>
            <w:r w:rsidRPr="00C77E78">
              <w:t>El tráfico web es</w:t>
            </w:r>
            <w:r>
              <w:t xml:space="preserve"> cada vez que un usuario visita la página web </w:t>
            </w:r>
            <w:r w:rsidR="003F7C77">
              <w:t xml:space="preserve">a </w:t>
            </w:r>
            <w:r>
              <w:t>través de internet</w:t>
            </w:r>
            <w:r>
              <w:fldChar w:fldCharType="begin" w:fldLock="1"/>
            </w:r>
            <w:r w:rsidR="00213452">
              <w:instrText>ADDIN CSL_CITATION {"citationItems":[{"id":"ITEM-1","itemData":{"abstract":"With the advent of internet, web consumption is increased and it has become necessary to predict traffic on web pages to manage web server loads. Forecasting the future traffic on multiple web pages is one of the most challenging problem. There are many ways to help in web business using web traffic prediction. Such as behavior of users can be understanding, based on past observation future trends can be predicted, plan for load balancing settled in the cloud or server of web pages, the user behavior understanding, effectively marketing the products on pages with high visits based on user interests, detect anomaly. In this paper we compare the two existing models of past which are Wavelet based neural network and other is RNN SeqtoSeq (Recurrent Neural Network with Sequence to Sequence approach) model. The dataset used is provided by Google to predict future traffic of Wikipedia articles. We compare the results of existing model and understand the limitations of existing methods. Finally, we proposed LSTM SeqtoSeq (Long Short-Term Memory with Sequence to Sequence approach) to predict results with feature sets more enriched from existing ones.","author":[{"dropping-particle":"","family":"Paun","given":"Khushbu P","non-dropping-particle":"","parse-names":false,"suffix":""},{"dropping-particle":"","family":"Makwana","given":"Chintan H","non-dropping-particle":"","parse-names":false,"suffix":""}],"container-title":"Journal of Applied Science and Computations","id":"ITEM-1","issue":"3588","issued":{"date-parts":[["2019"]]},"page":"3588-3594","title":"A Survey on Web Traffic Forecasting on Time Series Data","type":"article-journal","volume":"VI"},"uris":["http://www.mendeley.com/documents/?uuid=86e388a2-f1dd-31b1-b575-c95889386d0b"]}],"mendeley":{"formattedCitation":"[3]","plainTextFormattedCitation":"[3]","previouslyFormattedCitation":"[3]"},"properties":{"noteIndex":0},"schema":"https://github.com/citation-style-language/schema/raw/master/csl-citation.json"}</w:instrText>
            </w:r>
            <w:r>
              <w:fldChar w:fldCharType="separate"/>
            </w:r>
            <w:r w:rsidR="00213452" w:rsidRPr="00213452">
              <w:rPr>
                <w:noProof/>
              </w:rPr>
              <w:t>[3]</w:t>
            </w:r>
            <w:r>
              <w:fldChar w:fldCharType="end"/>
            </w:r>
            <w:r>
              <w:t>.</w:t>
            </w:r>
          </w:p>
          <w:p w14:paraId="2F1F5DC1" w14:textId="6A4D61FA" w:rsidR="006D2E6E" w:rsidRPr="00C77E78" w:rsidRDefault="006D2E6E" w:rsidP="008769B0">
            <w:pPr>
              <w:jc w:val="both"/>
            </w:pPr>
          </w:p>
        </w:tc>
      </w:tr>
      <w:tr w:rsidR="00625A8E" w14:paraId="5B3509CA" w14:textId="77777777" w:rsidTr="005F7EB6">
        <w:trPr>
          <w:trHeight w:val="1114"/>
        </w:trPr>
        <w:tc>
          <w:tcPr>
            <w:tcW w:w="2935" w:type="dxa"/>
          </w:tcPr>
          <w:p w14:paraId="0B13949A" w14:textId="3412731E" w:rsidR="00625A8E" w:rsidRDefault="00625A8E" w:rsidP="005F7EB6">
            <w:r>
              <w:t>Desempeño</w:t>
            </w:r>
          </w:p>
        </w:tc>
        <w:tc>
          <w:tcPr>
            <w:tcW w:w="4147" w:type="dxa"/>
          </w:tcPr>
          <w:p w14:paraId="0938983D" w14:textId="181EB2FF" w:rsidR="00625A8E" w:rsidRPr="00C77E78" w:rsidRDefault="00EF2F3A" w:rsidP="008E5609">
            <w:pPr>
              <w:jc w:val="both"/>
            </w:pPr>
            <w:r>
              <w:t xml:space="preserve">El desempeño es </w:t>
            </w:r>
            <w:r w:rsidR="008E5609">
              <w:t>la forma de evaluar el modelo, se utiliza</w:t>
            </w:r>
            <w:r w:rsidR="008E5609" w:rsidRPr="008E5609">
              <w:t xml:space="preserve"> </w:t>
            </w:r>
            <w:r w:rsidR="008E5609">
              <w:t>para comparar los valores predichos del modelo</w:t>
            </w:r>
            <w:r w:rsidR="008E5609" w:rsidRPr="008E5609">
              <w:t xml:space="preserve"> </w:t>
            </w:r>
            <w:r w:rsidR="008E5609">
              <w:t>entrenado, con  los valores observados</w:t>
            </w:r>
            <w:r w:rsidR="008E5609">
              <w:fldChar w:fldCharType="begin" w:fldLock="1"/>
            </w:r>
            <w:r w:rsidR="00B57399">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6]","plainTextFormattedCitation":"[6]","previouslyFormattedCitation":"[6]"},"properties":{"noteIndex":0},"schema":"https://github.com/citation-style-language/schema/raw/master/csl-citation.json"}</w:instrText>
            </w:r>
            <w:r w:rsidR="008E5609">
              <w:fldChar w:fldCharType="separate"/>
            </w:r>
            <w:r w:rsidR="008E5609" w:rsidRPr="008E5609">
              <w:rPr>
                <w:noProof/>
              </w:rPr>
              <w:t>[6]</w:t>
            </w:r>
            <w:r w:rsidR="008E5609">
              <w:fldChar w:fldCharType="end"/>
            </w:r>
            <w:r w:rsidR="008E5609">
              <w:t>.</w:t>
            </w:r>
          </w:p>
        </w:tc>
      </w:tr>
      <w:tr w:rsidR="00715F65" w:rsidRPr="007C6130" w14:paraId="593697BA" w14:textId="77777777" w:rsidTr="00715F65">
        <w:tc>
          <w:tcPr>
            <w:tcW w:w="2935" w:type="dxa"/>
          </w:tcPr>
          <w:p w14:paraId="344FD60F" w14:textId="77777777" w:rsidR="00715F65" w:rsidRPr="003F7C77" w:rsidRDefault="00715F65" w:rsidP="003F7C77">
            <w:pPr>
              <w:ind w:left="-108"/>
            </w:pPr>
            <w:r w:rsidRPr="003F7C77">
              <w:t>Variables</w:t>
            </w:r>
          </w:p>
        </w:tc>
        <w:tc>
          <w:tcPr>
            <w:tcW w:w="4147" w:type="dxa"/>
          </w:tcPr>
          <w:p w14:paraId="75D3CB99" w14:textId="77777777" w:rsidR="00715F65" w:rsidRPr="003F7C77" w:rsidRDefault="00715F65" w:rsidP="003F7C77">
            <w:pPr>
              <w:ind w:left="-108"/>
            </w:pPr>
            <w:r w:rsidRPr="003F7C77">
              <w:t>Operacional</w:t>
            </w:r>
          </w:p>
        </w:tc>
      </w:tr>
      <w:tr w:rsidR="006D2E6E" w:rsidRPr="007C6130" w14:paraId="35FFD249" w14:textId="77777777" w:rsidTr="005F7EB6">
        <w:trPr>
          <w:trHeight w:val="1656"/>
        </w:trPr>
        <w:tc>
          <w:tcPr>
            <w:tcW w:w="2935" w:type="dxa"/>
          </w:tcPr>
          <w:p w14:paraId="1E67B12F" w14:textId="6FD426D3" w:rsidR="006D2E6E" w:rsidRPr="00C77E78" w:rsidRDefault="006D2E6E" w:rsidP="004560D8">
            <w:r>
              <w:t>Trafico web</w:t>
            </w:r>
          </w:p>
        </w:tc>
        <w:tc>
          <w:tcPr>
            <w:tcW w:w="4147" w:type="dxa"/>
          </w:tcPr>
          <w:p w14:paraId="2A7DC51E" w14:textId="650C5ED5" w:rsidR="006D2E6E" w:rsidRPr="00C77E78" w:rsidRDefault="006D2E6E" w:rsidP="005F7EB6">
            <w:pPr>
              <w:jc w:val="both"/>
            </w:pPr>
            <w:r>
              <w:t xml:space="preserve">El tráfico web se mide registrando cada vez que alguien visita la página web, una plataforma que realiza esta tarea es </w:t>
            </w:r>
            <w:r w:rsidRPr="008769B0">
              <w:rPr>
                <w:i/>
              </w:rPr>
              <w:t>google analytics</w:t>
            </w:r>
            <w:r>
              <w:rPr>
                <w:i/>
              </w:rPr>
              <w:t xml:space="preserve">, </w:t>
            </w:r>
            <w:r w:rsidRPr="008769B0">
              <w:t>y realiza la medición de</w:t>
            </w:r>
            <w:r>
              <w:t>l</w:t>
            </w:r>
            <w:r w:rsidRPr="008769B0">
              <w:t xml:space="preserve"> </w:t>
            </w:r>
            <w:r>
              <w:t xml:space="preserve">tráfico web </w:t>
            </w:r>
            <w:r w:rsidRPr="008769B0">
              <w:t>en forma de serie</w:t>
            </w:r>
            <w:r>
              <w:t>s</w:t>
            </w:r>
            <w:r w:rsidRPr="008769B0">
              <w:t xml:space="preserve"> de tiempo</w:t>
            </w:r>
            <w:r>
              <w:fldChar w:fldCharType="begin" w:fldLock="1"/>
            </w:r>
            <w:r w:rsidR="003F7C77">
              <w:instrText>ADDIN CSL_CITATION {"citationItems":[{"id":"ITEM-1","itemData":{"DOI":"10.1108/00012530910989625","ISSN":"0001253X","abstract":"Purpose - The aim of this paper is to develop a new user-friendly in-house tracking methodology for academics to analyse the effectiveness of visits (return visit behaviour and length of sessions) depending on their traffic source: direct visits, referring site entries and search engine visits. In other words, how deep do visitors navigate into the web site? Which is their internal performance depending on their traffic source? Design/methodology/approach - This paper addresses these questions by time series analysis of Google Analytics data. Some statistical matters with regard to the use of Google Analytics data in combination with time series methodology are fine-tuned. Findings - Return visits are the main engine for nurturing session length, but which type of traffic source nurtures these return visits? In order to answer this question, an important distinction must be made between \"total return visits\" and \"marginal return visits\". Site entries stay longer to the extent their \"marginal return effectiveness\" is higher. For our particular web site direct visits are the most effective ones, followed by search engine visits and only thirdly link-entries. Research limitations/implications - This methodology is critical for an effective web site traffic source monitoring and benchmarking that may lead to better web site strategies. Originality/value - The importance of this paper is not the particular web site but the new methodology tested to arrive at these results, an experiment that could be repeated with different web sites. © Emerald Group Publishing Limited.","author":[{"dropping-particle":"","family":"Plaza","given":"Beatriz","non-dropping-particle":"","parse-names":false,"suffix":""}],"container-title":"Aslib Proceedings: New Information Perspectives","id":"ITEM-1","issue":"5","issued":{"date-parts":[["2009","9"]]},"page":"474-482","publisher":"Emerald Group Publishing Limited","title":"Monitoring web traffic source effectiveness with Google Analytics An experiment with time series","type":"article-journal","volume":"61"},"uris":["http://www.mendeley.com/documents/?uuid=650a7e08-48e7-3e9b-8008-0f1fc5aebc74"]}],"mendeley":{"formattedCitation":"[5]","plainTextFormattedCitation":"[5]","previouslyFormattedCitation":"[5]"},"properties":{"noteIndex":0},"schema":"https://github.com/citation-style-language/schema/raw/master/csl-citation.json"}</w:instrText>
            </w:r>
            <w:r>
              <w:fldChar w:fldCharType="separate"/>
            </w:r>
            <w:r w:rsidR="00213452" w:rsidRPr="00213452">
              <w:rPr>
                <w:noProof/>
              </w:rPr>
              <w:t>[5]</w:t>
            </w:r>
            <w:r>
              <w:fldChar w:fldCharType="end"/>
            </w:r>
            <w:r w:rsidRPr="008769B0">
              <w:t>.</w:t>
            </w:r>
          </w:p>
        </w:tc>
      </w:tr>
      <w:tr w:rsidR="00625A8E" w:rsidRPr="007C6130" w14:paraId="3998C035" w14:textId="77777777" w:rsidTr="005F7EB6">
        <w:trPr>
          <w:trHeight w:val="1656"/>
        </w:trPr>
        <w:tc>
          <w:tcPr>
            <w:tcW w:w="2935" w:type="dxa"/>
          </w:tcPr>
          <w:p w14:paraId="188671F8" w14:textId="7C98722E" w:rsidR="00625A8E" w:rsidRDefault="00625A8E" w:rsidP="004560D8">
            <w:r>
              <w:t>Desempeño</w:t>
            </w:r>
          </w:p>
        </w:tc>
        <w:tc>
          <w:tcPr>
            <w:tcW w:w="4147" w:type="dxa"/>
          </w:tcPr>
          <w:p w14:paraId="6526E284" w14:textId="162ED02A" w:rsidR="00E35C31" w:rsidRDefault="00E35C31" w:rsidP="00E35C31">
            <w:pPr>
              <w:jc w:val="both"/>
            </w:pPr>
            <w:r w:rsidRPr="00C77E78">
              <w:t>Para eval</w:t>
            </w:r>
            <w:r w:rsidR="003B7CB0">
              <w:t>uar el desempeño de los modelo</w:t>
            </w:r>
            <w:r w:rsidR="008C42D1">
              <w:t>s</w:t>
            </w:r>
            <w:r w:rsidR="003B7CB0">
              <w:t xml:space="preserve"> se opta por usar el </w:t>
            </w:r>
            <w:proofErr w:type="spellStart"/>
            <w:r w:rsidR="00EF2F3A" w:rsidRPr="003B7CB0">
              <w:rPr>
                <w:i/>
              </w:rPr>
              <w:t>Root</w:t>
            </w:r>
            <w:proofErr w:type="spellEnd"/>
            <w:r w:rsidR="00EF2F3A" w:rsidRPr="003B7CB0">
              <w:rPr>
                <w:i/>
              </w:rPr>
              <w:t xml:space="preserve"> Mean </w:t>
            </w:r>
            <w:proofErr w:type="spellStart"/>
            <w:r w:rsidR="00EF2F3A" w:rsidRPr="003B7CB0">
              <w:rPr>
                <w:i/>
              </w:rPr>
              <w:t>Square</w:t>
            </w:r>
            <w:proofErr w:type="spellEnd"/>
            <w:r w:rsidR="00EF2F3A" w:rsidRPr="003B7CB0">
              <w:rPr>
                <w:i/>
              </w:rPr>
              <w:t xml:space="preserve"> </w:t>
            </w:r>
            <w:proofErr w:type="spellStart"/>
            <w:r w:rsidR="00EF2F3A" w:rsidRPr="003B7CB0">
              <w:rPr>
                <w:i/>
              </w:rPr>
              <w:t>Errors</w:t>
            </w:r>
            <w:proofErr w:type="spellEnd"/>
            <w:r w:rsidR="00EF2F3A">
              <w:t xml:space="preserve"> (RMSE)</w:t>
            </w:r>
            <w:r w:rsidRPr="00C77E78">
              <w:t>: cuadrática media o el error cuadrático medio es una medida de las diferencias entre los valores predichos por un modelo y los valores observados.</w:t>
            </w:r>
          </w:p>
          <w:p w14:paraId="033FC5DC" w14:textId="77777777" w:rsidR="00EF2F3A" w:rsidRDefault="00EF2F3A" w:rsidP="00E35C31">
            <w:pPr>
              <w:jc w:val="both"/>
            </w:pPr>
          </w:p>
          <w:p w14:paraId="16653531" w14:textId="0C9A493E" w:rsidR="00625A8E" w:rsidRPr="003B7CB0" w:rsidRDefault="00EF2F3A" w:rsidP="003B7CB0">
            <w:pPr>
              <w:jc w:val="both"/>
            </w:pPr>
            <m:oMathPara>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m:oMathPara>
          </w:p>
          <w:p w14:paraId="564C8F15" w14:textId="4A9AB012" w:rsidR="003B7CB0" w:rsidRDefault="003B7CB0" w:rsidP="003B7CB0">
            <w:pPr>
              <w:jc w:val="both"/>
            </w:pPr>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B57399">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7]","plainTextFormattedCitation":"[7]","previouslyFormattedCitation":"[7]"},"properties":{"noteIndex":0},"schema":"https://github.com/citation-style-language/schema/raw/master/csl-citation.json"}</w:instrText>
            </w:r>
            <w:r>
              <w:fldChar w:fldCharType="separate"/>
            </w:r>
            <w:r w:rsidR="008E5609" w:rsidRPr="008E5609">
              <w:rPr>
                <w:noProof/>
              </w:rPr>
              <w:t>[7]</w:t>
            </w:r>
            <w:r>
              <w:fldChar w:fldCharType="end"/>
            </w:r>
            <w:r>
              <w:t>.</w:t>
            </w:r>
          </w:p>
          <w:p w14:paraId="78CF08FD" w14:textId="674B7ECE" w:rsidR="003B7CB0" w:rsidRDefault="003B7CB0" w:rsidP="003B7CB0">
            <w:pPr>
              <w:jc w:val="both"/>
            </w:pPr>
          </w:p>
        </w:tc>
      </w:tr>
    </w:tbl>
    <w:p w14:paraId="46E5104B" w14:textId="77777777" w:rsidR="00715F65" w:rsidRDefault="00715F65" w:rsidP="00C5254D">
      <w:pPr>
        <w:ind w:left="1080"/>
        <w:jc w:val="both"/>
      </w:pPr>
    </w:p>
    <w:p w14:paraId="3B309834" w14:textId="3F5E7681" w:rsidR="00C5254D" w:rsidRPr="00BE6C98" w:rsidRDefault="00C5254D" w:rsidP="00C5254D">
      <w:pPr>
        <w:ind w:left="1080"/>
        <w:jc w:val="both"/>
        <w:rPr>
          <w:rStyle w:val="Hipervnculo"/>
          <w:color w:val="auto"/>
          <w:u w:val="none"/>
        </w:rPr>
      </w:pPr>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71C54FD9" w14:textId="77777777" w:rsidR="00656527" w:rsidRPr="00656527" w:rsidRDefault="00656527" w:rsidP="000B6017">
      <w:pPr>
        <w:pStyle w:val="Ttulo1"/>
        <w:numPr>
          <w:ilvl w:val="0"/>
          <w:numId w:val="7"/>
        </w:numPr>
        <w:ind w:hanging="436"/>
      </w:pPr>
      <w:bookmarkStart w:id="8" w:name="_Toc444510845"/>
      <w:bookmarkStart w:id="9" w:name="_Toc114647317"/>
      <w:r w:rsidRPr="00656527">
        <w:lastRenderedPageBreak/>
        <w:t>Objetivos</w:t>
      </w:r>
      <w:bookmarkEnd w:id="8"/>
      <w:bookmarkEnd w:id="9"/>
    </w:p>
    <w:p w14:paraId="371668F5" w14:textId="77777777" w:rsidR="00656527" w:rsidRPr="00656527" w:rsidRDefault="00656527" w:rsidP="00656527">
      <w:pPr>
        <w:pStyle w:val="Prrafodelista"/>
        <w:ind w:left="1080"/>
        <w:jc w:val="both"/>
      </w:pPr>
    </w:p>
    <w:p w14:paraId="6EAC3CA3" w14:textId="7BE355AC" w:rsidR="00236AE2" w:rsidRPr="0065036A" w:rsidRDefault="00236AE2" w:rsidP="00794022">
      <w:pPr>
        <w:pStyle w:val="Ttulo2"/>
        <w:numPr>
          <w:ilvl w:val="0"/>
          <w:numId w:val="8"/>
        </w:numPr>
        <w:ind w:left="1134"/>
      </w:pPr>
      <w:bookmarkStart w:id="10" w:name="_Toc114647318"/>
      <w:r w:rsidRPr="0065036A">
        <w:t>Objetivo General</w:t>
      </w:r>
      <w:r w:rsidR="00794022">
        <w:t>:</w:t>
      </w:r>
      <w:bookmarkEnd w:id="10"/>
    </w:p>
    <w:p w14:paraId="4F7364A7" w14:textId="77777777" w:rsidR="00FB3E64" w:rsidRDefault="00FB3E64" w:rsidP="00C5254D">
      <w:pPr>
        <w:ind w:left="1134"/>
      </w:pPr>
    </w:p>
    <w:p w14:paraId="74276BA2" w14:textId="75AF7F44" w:rsidR="00C40BF3" w:rsidRDefault="00FB3E64" w:rsidP="00FB3E64">
      <w:pPr>
        <w:ind w:left="1134"/>
      </w:pPr>
      <w:r>
        <w:t>Pronosticar  series de tiempo de tráfico web</w:t>
      </w:r>
      <w:r w:rsidR="00C40BF3">
        <w:t xml:space="preserve"> y</w:t>
      </w:r>
      <w:r>
        <w:t xml:space="preserve"> </w:t>
      </w:r>
      <w:r w:rsidR="00C40BF3">
        <w:t>medir el desempeño de modelo</w:t>
      </w:r>
      <w:r w:rsidR="00C40BF3" w:rsidRPr="008D2D15">
        <w:rPr>
          <w:highlight w:val="yellow"/>
        </w:rPr>
        <w:t xml:space="preserve">s aplicados sobre datos extraídos de </w:t>
      </w:r>
      <w:r w:rsidR="008D2D15" w:rsidRPr="008D2D15">
        <w:rPr>
          <w:highlight w:val="yellow"/>
        </w:rPr>
        <w:t>la página</w:t>
      </w:r>
      <w:r w:rsidR="00C40BF3" w:rsidRPr="008D2D15">
        <w:rPr>
          <w:highlight w:val="yellow"/>
        </w:rPr>
        <w:t xml:space="preserve"> institucional</w:t>
      </w:r>
      <w:r w:rsidR="00DA7A36" w:rsidRPr="008D2D15">
        <w:rPr>
          <w:highlight w:val="yellow"/>
        </w:rPr>
        <w:t xml:space="preserve"> de la </w:t>
      </w:r>
      <w:proofErr w:type="spellStart"/>
      <w:r w:rsidR="00FF5C09" w:rsidRPr="008D2D15">
        <w:rPr>
          <w:highlight w:val="yellow"/>
        </w:rPr>
        <w:t>U.Na.M</w:t>
      </w:r>
      <w:proofErr w:type="spellEnd"/>
      <w:r w:rsidR="00FF5C09" w:rsidRPr="008D2D15">
        <w:rPr>
          <w:highlight w:val="yellow"/>
        </w:rPr>
        <w:t>.</w:t>
      </w:r>
    </w:p>
    <w:p w14:paraId="3AFC7740" w14:textId="77777777" w:rsidR="00FB3E64" w:rsidRPr="00656527" w:rsidRDefault="00FB3E64" w:rsidP="00C5254D">
      <w:pPr>
        <w:ind w:left="1134"/>
      </w:pPr>
    </w:p>
    <w:p w14:paraId="4C69FE3A" w14:textId="6E64F967" w:rsidR="00CA6CBF" w:rsidRPr="00AE07A6" w:rsidRDefault="00CA6CBF" w:rsidP="00236AE2"/>
    <w:p w14:paraId="54EC6C54" w14:textId="29D56DD5" w:rsidR="00236AE2" w:rsidRPr="0065036A" w:rsidRDefault="00236AE2" w:rsidP="00794022">
      <w:pPr>
        <w:pStyle w:val="Ttulo2"/>
        <w:numPr>
          <w:ilvl w:val="0"/>
          <w:numId w:val="8"/>
        </w:numPr>
        <w:ind w:left="1134"/>
      </w:pPr>
      <w:bookmarkStart w:id="11" w:name="_Toc114647319"/>
      <w:r w:rsidRPr="0065036A">
        <w:t>Objetivos Específicos</w:t>
      </w:r>
      <w:r w:rsidR="00794022">
        <w:t>:</w:t>
      </w:r>
      <w:bookmarkEnd w:id="11"/>
    </w:p>
    <w:p w14:paraId="3740B193" w14:textId="452797D8" w:rsidR="001C7CC5" w:rsidRDefault="00C61094" w:rsidP="00C61094">
      <w:pPr>
        <w:ind w:left="1134"/>
      </w:pPr>
      <w:r>
        <w:t>-</w:t>
      </w:r>
      <w:r w:rsidR="000C04D6" w:rsidRPr="00C61094">
        <w:t xml:space="preserve">Relevar y analizar distintos modelos de pronóstico de series de tiempo </w:t>
      </w:r>
      <w:r w:rsidR="000F0E99">
        <w:tab/>
      </w:r>
      <w:r w:rsidR="000C04D6" w:rsidRPr="00C61094">
        <w:t>de tráfico web.</w:t>
      </w:r>
    </w:p>
    <w:p w14:paraId="086EBE70" w14:textId="008338D3" w:rsidR="00887728" w:rsidRDefault="00887728" w:rsidP="00C61094">
      <w:pPr>
        <w:ind w:left="1134"/>
      </w:pPr>
      <w:r>
        <w:t xml:space="preserve">-Determinar la adecuación de cada uno de los modelos propuestos de la </w:t>
      </w:r>
      <w:r w:rsidR="000F0E99">
        <w:tab/>
      </w:r>
      <w:r>
        <w:t>bibliografía a la problemática.</w:t>
      </w:r>
    </w:p>
    <w:p w14:paraId="6C0FDA90" w14:textId="29001477" w:rsidR="00EB5E74" w:rsidRDefault="00EB5E74" w:rsidP="00C61094">
      <w:pPr>
        <w:ind w:left="1134"/>
      </w:pPr>
      <w:r w:rsidRPr="00A62FC3">
        <w:t>-Definir indicadores para medir el desempeño de los modelos.</w:t>
      </w:r>
    </w:p>
    <w:p w14:paraId="47ECB67A" w14:textId="7DCDE2A6" w:rsidR="001C7CC5" w:rsidRDefault="00C61094" w:rsidP="00C61094">
      <w:pPr>
        <w:ind w:left="1134"/>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C61094">
      <w:pPr>
        <w:ind w:left="1134"/>
      </w:pPr>
      <w:r>
        <w:t>-</w:t>
      </w:r>
      <w:r w:rsidR="00843513" w:rsidRPr="00A62FC3">
        <w:t>Realizar la evaluación del desempeño de los modelos.</w:t>
      </w:r>
    </w:p>
    <w:p w14:paraId="6235C5C9" w14:textId="00B44D3A" w:rsidR="00843513" w:rsidRDefault="00843513" w:rsidP="00C61094">
      <w:pPr>
        <w:ind w:left="1134"/>
      </w:pPr>
      <w:r w:rsidRPr="00A62FC3">
        <w:t xml:space="preserve">-Validar </w:t>
      </w:r>
      <w:r>
        <w:t>los</w:t>
      </w:r>
      <w:r w:rsidRPr="00C61094">
        <w:t xml:space="preserve"> modelo</w:t>
      </w:r>
      <w:r>
        <w:t>s.</w:t>
      </w:r>
    </w:p>
    <w:p w14:paraId="1DE1C435" w14:textId="77777777" w:rsidR="003A645A" w:rsidRDefault="003A645A" w:rsidP="00C61094">
      <w:pPr>
        <w:ind w:left="1134"/>
      </w:pPr>
    </w:p>
    <w:p w14:paraId="22B4935A" w14:textId="77777777" w:rsidR="00DA409F" w:rsidRPr="00DA409F" w:rsidRDefault="00DA409F" w:rsidP="00DA409F">
      <w:pPr>
        <w:ind w:left="1080"/>
        <w:jc w:val="both"/>
      </w:pPr>
    </w:p>
    <w:p w14:paraId="5E7D9F22" w14:textId="32C0C514" w:rsidR="00A37F73" w:rsidRDefault="00A37F73">
      <w:pPr>
        <w:spacing w:after="160" w:line="259" w:lineRule="auto"/>
      </w:pPr>
      <w:r>
        <w:br w:type="page"/>
      </w:r>
    </w:p>
    <w:p w14:paraId="408F7A2E" w14:textId="77777777" w:rsidR="00236AE2" w:rsidRPr="00236AE2" w:rsidRDefault="00236AE2" w:rsidP="000B6017">
      <w:pPr>
        <w:pStyle w:val="Ttulo1"/>
        <w:numPr>
          <w:ilvl w:val="0"/>
          <w:numId w:val="7"/>
        </w:numPr>
        <w:ind w:hanging="436"/>
      </w:pPr>
      <w:bookmarkStart w:id="12" w:name="_Toc114647320"/>
      <w:r w:rsidRPr="00236AE2">
        <w:lastRenderedPageBreak/>
        <w:t>Marco Teórico</w:t>
      </w:r>
      <w:bookmarkEnd w:id="12"/>
    </w:p>
    <w:p w14:paraId="5B4F05D5" w14:textId="62E81272" w:rsidR="00236AE2" w:rsidRPr="00EF1635" w:rsidRDefault="005B34E7" w:rsidP="00794022">
      <w:pPr>
        <w:pStyle w:val="Ttulo2"/>
        <w:numPr>
          <w:ilvl w:val="0"/>
          <w:numId w:val="9"/>
        </w:numPr>
      </w:pPr>
      <w:bookmarkStart w:id="13" w:name="_Toc114647321"/>
      <w:r>
        <w:t>Trá</w:t>
      </w:r>
      <w:r w:rsidR="002875A7" w:rsidRPr="00EF1635">
        <w:t>fico web</w:t>
      </w:r>
      <w:bookmarkEnd w:id="13"/>
    </w:p>
    <w:p w14:paraId="019FB564" w14:textId="4022D4BF" w:rsidR="002875A7" w:rsidRPr="00460128" w:rsidRDefault="008769B0" w:rsidP="00460128">
      <w:pPr>
        <w:ind w:left="1080"/>
        <w:jc w:val="both"/>
      </w:pPr>
      <w:r w:rsidRPr="00C77E78">
        <w:t>El tráfico web es</w:t>
      </w:r>
      <w:r w:rsidR="005A2F26">
        <w:t xml:space="preserve"> cada vez que un usuario</w:t>
      </w:r>
      <w:r>
        <w:t xml:space="preserve"> visita </w:t>
      </w:r>
      <w:r w:rsidR="005A2F26">
        <w:t>la página web</w:t>
      </w:r>
      <w:r>
        <w:t xml:space="preserve"> </w:t>
      </w:r>
      <w:r w:rsidR="003F7C77">
        <w:t xml:space="preserve">a </w:t>
      </w:r>
      <w:r>
        <w:t>través de internet</w:t>
      </w:r>
      <w:r w:rsidR="004A2D58">
        <w:fldChar w:fldCharType="begin" w:fldLock="1"/>
      </w:r>
      <w:r w:rsidR="004A2D58">
        <w:instrText>ADDIN CSL_CITATION {"citationItems":[{"id":"ITEM-1","itemData":{"abstract":"With the advent of internet, web consumption is increased and it has become necessary to predict traffic on web pages to manage web server loads. Forecasting the future traffic on multiple web pages is one of the most challenging problem. There are many ways to help in web business using web traffic prediction. Such as behavior of users can be understanding, based on past observation future trends can be predicted, plan for load balancing settled in the cloud or server of web pages, the user behavior understanding, effectively marketing the products on pages with high visits based on user interests, detect anomaly. In this paper we compare the two existing models of past which are Wavelet based neural network and other is RNN SeqtoSeq (Recurrent Neural Network with Sequence to Sequence approach) model. The dataset used is provided by Google to predict future traffic of Wikipedia articles. We compare the results of existing model and understand the limitations of existing methods. Finally, we proposed LSTM SeqtoSeq (Long Short-Term Memory with Sequence to Sequence approach) to predict results with feature sets more enriched from existing ones.","author":[{"dropping-particle":"","family":"Paun","given":"Khushbu P","non-dropping-particle":"","parse-names":false,"suffix":""},{"dropping-particle":"","family":"Makwana","given":"Chintan H","non-dropping-particle":"","parse-names":false,"suffix":""}],"container-title":"Journal of Applied Science and Computations","id":"ITEM-1","issue":"3588","issued":{"date-parts":[["2019"]]},"page":"3588-3594","title":"A Survey on Web Traffic Forecasting on Time Series Data","type":"article-journal","volume":"VI"},"uris":["http://www.mendeley.com/documents/?uuid=86e388a2-f1dd-31b1-b575-c95889386d0b"]}],"mendeley":{"formattedCitation":"[3]","plainTextFormattedCitation":"[3]","previouslyFormattedCitation":"[3]"},"properties":{"noteIndex":0},"schema":"https://github.com/citation-style-language/schema/raw/master/csl-citation.json"}</w:instrText>
      </w:r>
      <w:r w:rsidR="004A2D58">
        <w:fldChar w:fldCharType="separate"/>
      </w:r>
      <w:r w:rsidR="004A2D58" w:rsidRPr="00213452">
        <w:rPr>
          <w:noProof/>
        </w:rPr>
        <w:t>[3]</w:t>
      </w:r>
      <w:r w:rsidR="004A2D58">
        <w:fldChar w:fldCharType="end"/>
      </w:r>
      <w:r>
        <w:t>.</w:t>
      </w:r>
    </w:p>
    <w:p w14:paraId="66FE7E37" w14:textId="77777777" w:rsidR="002875A7" w:rsidRPr="00EF1635" w:rsidRDefault="002875A7" w:rsidP="00794022">
      <w:pPr>
        <w:pStyle w:val="Ttulo2"/>
        <w:numPr>
          <w:ilvl w:val="0"/>
          <w:numId w:val="9"/>
        </w:numPr>
      </w:pPr>
      <w:bookmarkStart w:id="14" w:name="_Toc114647322"/>
      <w:r w:rsidRPr="00EF1635">
        <w:t xml:space="preserve">Series </w:t>
      </w:r>
      <w:r w:rsidR="00C007A7" w:rsidRPr="00EF1635">
        <w:t>de tiempo</w:t>
      </w:r>
      <w:bookmarkEnd w:id="14"/>
    </w:p>
    <w:p w14:paraId="4C3CE95C" w14:textId="361B2EC5" w:rsidR="000B133E" w:rsidRPr="00460128" w:rsidRDefault="000B133E" w:rsidP="00460128">
      <w:pPr>
        <w:ind w:left="1080"/>
        <w:jc w:val="both"/>
      </w:pPr>
      <w:r w:rsidRPr="00460128">
        <w:t xml:space="preserve">Son una sucesión de datos medidos secuencialmente en un tiempo. </w:t>
      </w:r>
    </w:p>
    <w:p w14:paraId="57D14A82" w14:textId="163ECCCF" w:rsidR="000B133E" w:rsidRPr="00460128" w:rsidRDefault="000B133E" w:rsidP="00460128">
      <w:pPr>
        <w:ind w:left="1080"/>
        <w:jc w:val="both"/>
      </w:pPr>
      <w:r w:rsidRPr="00460128">
        <w:t xml:space="preserve">Entre los componentes de las series de tiempo </w:t>
      </w:r>
      <w:r w:rsidR="00E35C31">
        <w:t>está</w:t>
      </w:r>
      <w:r w:rsidR="005B34E7">
        <w:t xml:space="preserve"> la t</w:t>
      </w:r>
      <w:r w:rsidRPr="00460128">
        <w:t>endencia</w:t>
      </w:r>
      <w:r w:rsidR="008D31F6" w:rsidRPr="00460128">
        <w:t xml:space="preserve"> la cual</w:t>
      </w:r>
      <w:r w:rsidRPr="00460128">
        <w:t xml:space="preserve"> es el movimiento sostenido a largo plazo de la serie, otra componente es la cíclica que serían las fluctuaciones que se repiten en forma periódica mayores a un año alrededor de la tendencia, luego </w:t>
      </w:r>
      <w:r w:rsidR="00E35C31">
        <w:t xml:space="preserve">está </w:t>
      </w:r>
      <w:r w:rsidRPr="00460128">
        <w:t>la componente estacional que son movimientos oscilatorios durante el año</w:t>
      </w:r>
      <w:r w:rsidR="00EB28EF">
        <w:t>,</w:t>
      </w:r>
      <w:commentRangeStart w:id="15"/>
      <w:r w:rsidRPr="00460128">
        <w:t xml:space="preserve"> </w:t>
      </w:r>
      <w:commentRangeEnd w:id="15"/>
      <w:r w:rsidR="000A3B1C">
        <w:rPr>
          <w:rStyle w:val="Refdecomentario"/>
        </w:rPr>
        <w:commentReference w:id="15"/>
      </w:r>
      <w:r w:rsidRPr="00460128">
        <w:t>cuya duración es menor al año como por ejempl</w:t>
      </w:r>
      <w:r w:rsidR="00AA3EC6">
        <w:t>o las estaciones del año y por ú</w:t>
      </w:r>
      <w:r w:rsidRPr="00460128">
        <w:t xml:space="preserve">ltimo </w:t>
      </w:r>
      <w:r w:rsidR="00E35C31">
        <w:t xml:space="preserve">está </w:t>
      </w:r>
      <w:r w:rsidRPr="00460128">
        <w:t>la componente irregular que serían movimientos esporádicos, aleatorios que no se pueden predecir.</w:t>
      </w:r>
    </w:p>
    <w:p w14:paraId="13244023" w14:textId="77777777" w:rsidR="000B133E" w:rsidRPr="00AE07A6" w:rsidRDefault="000B133E" w:rsidP="00EF1635">
      <w:pPr>
        <w:pStyle w:val="Prrafodelista"/>
        <w:ind w:left="1440"/>
        <w:jc w:val="both"/>
      </w:pPr>
    </w:p>
    <w:p w14:paraId="70BD2932" w14:textId="065719FD" w:rsidR="000B133E" w:rsidRPr="00EF1635" w:rsidRDefault="00F86121" w:rsidP="00794022">
      <w:pPr>
        <w:pStyle w:val="Ttulo2"/>
        <w:numPr>
          <w:ilvl w:val="0"/>
          <w:numId w:val="9"/>
        </w:numPr>
      </w:pPr>
      <w:bookmarkStart w:id="16" w:name="_Toc114647323"/>
      <w:r>
        <w:t>Pronó</w:t>
      </w:r>
      <w:r w:rsidR="000B133E" w:rsidRPr="00EF1635">
        <w:t xml:space="preserve">stico de </w:t>
      </w:r>
      <w:r w:rsidR="0065036A" w:rsidRPr="00EF1635">
        <w:t>tráfico</w:t>
      </w:r>
      <w:r w:rsidR="000B133E" w:rsidRPr="00EF1635">
        <w:t xml:space="preserve"> web usando series </w:t>
      </w:r>
      <w:r w:rsidR="004B272F" w:rsidRPr="00EF1635">
        <w:t>de tiempo</w:t>
      </w:r>
      <w:bookmarkEnd w:id="16"/>
    </w:p>
    <w:p w14:paraId="62B58B44" w14:textId="794DACA6" w:rsidR="006E56C1" w:rsidRDefault="000B133E" w:rsidP="00460128">
      <w:pPr>
        <w:ind w:left="1080"/>
        <w:jc w:val="both"/>
      </w:pPr>
      <w:r w:rsidRPr="00460128">
        <w:t>El pronóstico de series de tiempo se utiliza para predecir valores futuros basados en el valor observado en el pasado</w:t>
      </w:r>
      <w:r w:rsidRPr="00460128">
        <w:fldChar w:fldCharType="begin" w:fldLock="1"/>
      </w:r>
      <w:r w:rsidR="00213452">
        <w:instrText>ADDIN CSL_CITATION {"citationItems":[{"id":"ITEM-1","itemData":{"abstract":"With the advent of internet, web consumption is increased and it has become necessary to predict traffic on web pages to manage web server loads. Forecasting the future traffic on multiple web pages is one of the most challenging problem. There are many ways to help in web business using web traffic prediction. Such as behavior of users can be understanding, based on past observation future trends can be predicted, plan for load balancing settled in the cloud or server of web pages, the user behavior understanding, effectively marketing the products on pages with high visits based on user interests, detect anomaly. In this paper we compare the two existing models of past which are Wavelet based neural network and other is RNN SeqtoSeq (Recurrent Neural Network with Sequence to Sequence approach) model. The dataset used is provided by Google to predict future traffic of Wikipedia articles. We compare the results of existing model and understand the limitations of existing methods. Finally, we proposed LSTM SeqtoSeq (Long Short-Term Memory with Sequence to Sequence approach) to predict results with feature sets more enriched from existing ones.","author":[{"dropping-particle":"","family":"Paun","given":"Khushbu P","non-dropping-particle":"","parse-names":false,"suffix":""},{"dropping-particle":"","family":"Makwana","given":"Chintan H","non-dropping-particle":"","parse-names":false,"suffix":""}],"container-title":"Journal of Applied Science and Computations","id":"ITEM-1","issue":"3588","issued":{"date-parts":[["2019"]]},"page":"3588-3594","title":"A Survey on Web Traffic Forecasting on Time Series Data","type":"article-journal","volume":"VI"},"uris":["http://www.mendeley.com/documents/?uuid=86e388a2-f1dd-31b1-b575-c95889386d0b"]}],"mendeley":{"formattedCitation":"[3]","plainTextFormattedCitation":"[3]","previouslyFormattedCitation":"[3]"},"properties":{"noteIndex":0},"schema":"https://github.com/citation-style-language/schema/raw/master/csl-citation.json"}</w:instrText>
      </w:r>
      <w:r w:rsidRPr="00460128">
        <w:fldChar w:fldCharType="separate"/>
      </w:r>
      <w:r w:rsidR="00213452" w:rsidRPr="00213452">
        <w:rPr>
          <w:noProof/>
        </w:rPr>
        <w:t>[3]</w:t>
      </w:r>
      <w:r w:rsidRPr="00460128">
        <w:fldChar w:fldCharType="end"/>
      </w:r>
      <w:r w:rsidR="00924162" w:rsidRPr="00460128">
        <w:t xml:space="preserve">. </w:t>
      </w:r>
      <w:r w:rsidR="00EC54C1" w:rsidRPr="00460128">
        <w:t xml:space="preserve">Entre las </w:t>
      </w:r>
      <w:r w:rsidR="002F0A7F" w:rsidRPr="00460128">
        <w:t>formas</w:t>
      </w:r>
      <w:r w:rsidR="00CD045F" w:rsidRPr="00460128">
        <w:t xml:space="preserve"> </w:t>
      </w:r>
      <w:r w:rsidR="00EC54C1" w:rsidRPr="00460128">
        <w:t>del</w:t>
      </w:r>
      <w:r w:rsidRPr="00460128">
        <w:t xml:space="preserve"> pronóstico de series de tiempo de </w:t>
      </w:r>
      <w:r w:rsidR="00E67B87">
        <w:t>tráfico</w:t>
      </w:r>
      <w:r w:rsidRPr="00460128">
        <w:t xml:space="preserve"> web </w:t>
      </w:r>
      <w:r w:rsidR="00E35C31">
        <w:t>existe</w:t>
      </w:r>
      <w:r w:rsidR="00CD045F" w:rsidRPr="00460128">
        <w:t xml:space="preserve"> la</w:t>
      </w:r>
      <w:r w:rsidR="00625A8E">
        <w:t xml:space="preserve"> técnica de redes neuronales </w:t>
      </w:r>
      <w:r w:rsidR="00625A8E" w:rsidRPr="00E35C31">
        <w:rPr>
          <w:i/>
        </w:rPr>
        <w:t xml:space="preserve">Long Short </w:t>
      </w:r>
      <w:proofErr w:type="spellStart"/>
      <w:r w:rsidR="00625A8E" w:rsidRPr="00E35C31">
        <w:rPr>
          <w:i/>
        </w:rPr>
        <w:t>Term</w:t>
      </w:r>
      <w:proofErr w:type="spellEnd"/>
      <w:r w:rsidR="00625A8E" w:rsidRPr="00E35C31">
        <w:rPr>
          <w:i/>
        </w:rPr>
        <w:t xml:space="preserve"> </w:t>
      </w:r>
      <w:proofErr w:type="spellStart"/>
      <w:r w:rsidR="00625A8E" w:rsidRPr="00E35C31">
        <w:rPr>
          <w:i/>
        </w:rPr>
        <w:t>Memory</w:t>
      </w:r>
      <w:proofErr w:type="spellEnd"/>
      <w:r w:rsidR="00625A8E" w:rsidRPr="00625A8E">
        <w:t xml:space="preserve"> (LSTM)</w:t>
      </w:r>
      <w:r w:rsidR="00625A8E">
        <w:fldChar w:fldCharType="begin" w:fldLock="1"/>
      </w:r>
      <w:r w:rsidR="00B57399">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8]","plainTextFormattedCitation":"[8]","previouslyFormattedCitation":"[8]"},"properties":{"noteIndex":0},"schema":"https://github.com/citation-style-language/schema/raw/master/csl-citation.json"}</w:instrText>
      </w:r>
      <w:r w:rsidR="00625A8E">
        <w:fldChar w:fldCharType="separate"/>
      </w:r>
      <w:r w:rsidR="008E5609" w:rsidRPr="008E5609">
        <w:rPr>
          <w:noProof/>
        </w:rPr>
        <w:t>[8]</w:t>
      </w:r>
      <w:r w:rsidR="00625A8E">
        <w:fldChar w:fldCharType="end"/>
      </w:r>
      <w:r w:rsidR="00625A8E">
        <w:t xml:space="preserve"> </w:t>
      </w:r>
      <w:r w:rsidRPr="00460128">
        <w:t>con entrenamiento asíncrono distribuido</w:t>
      </w:r>
      <w:r w:rsidR="000A3B1C">
        <w:rPr>
          <w:rStyle w:val="Refdecomentario"/>
        </w:rPr>
        <w:commentReference w:id="17"/>
      </w:r>
      <w:r w:rsidR="00EB28EF">
        <w:t xml:space="preserve">, </w:t>
      </w:r>
      <w:r w:rsidRPr="00460128">
        <w:t xml:space="preserve">cuya métrica de desempeño es la </w:t>
      </w:r>
      <w:commentRangeStart w:id="18"/>
      <w:r w:rsidRPr="00460128">
        <w:t>MAE (</w:t>
      </w:r>
      <w:r w:rsidRPr="00884F73">
        <w:rPr>
          <w:i/>
        </w:rPr>
        <w:t xml:space="preserve">mean </w:t>
      </w:r>
      <w:proofErr w:type="spellStart"/>
      <w:r w:rsidRPr="00884F73">
        <w:rPr>
          <w:i/>
        </w:rPr>
        <w:t>absolute</w:t>
      </w:r>
      <w:proofErr w:type="spellEnd"/>
      <w:r w:rsidRPr="00884F73">
        <w:rPr>
          <w:i/>
        </w:rPr>
        <w:t xml:space="preserve"> error</w:t>
      </w:r>
      <w:r w:rsidRPr="00460128">
        <w:t>)</w:t>
      </w:r>
      <w:r w:rsidR="00943403">
        <w:fldChar w:fldCharType="begin" w:fldLock="1"/>
      </w:r>
      <w:r w:rsidR="006E04B1">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7]","plainTextFormattedCitation":"[7]","previouslyFormattedCitation":"[7]"},"properties":{"noteIndex":0},"schema":"https://github.com/citation-style-language/schema/raw/master/csl-citation.json"}</w:instrText>
      </w:r>
      <w:r w:rsidR="00943403">
        <w:fldChar w:fldCharType="separate"/>
      </w:r>
      <w:r w:rsidR="00943403" w:rsidRPr="00943403">
        <w:rPr>
          <w:noProof/>
        </w:rPr>
        <w:t>[7]</w:t>
      </w:r>
      <w:r w:rsidR="00943403">
        <w:fldChar w:fldCharType="end"/>
      </w:r>
      <w:r w:rsidRPr="00460128">
        <w:t xml:space="preserve"> </w:t>
      </w:r>
      <w:commentRangeEnd w:id="18"/>
      <w:r w:rsidR="000A3B1C">
        <w:rPr>
          <w:rStyle w:val="Refdecomentario"/>
        </w:rPr>
        <w:commentReference w:id="18"/>
      </w:r>
      <w:r w:rsidRPr="00460128">
        <w:t xml:space="preserve">y la </w:t>
      </w:r>
      <w:commentRangeStart w:id="19"/>
      <w:r w:rsidRPr="00460128">
        <w:t>pérdida de Huber</w:t>
      </w:r>
      <w:commentRangeEnd w:id="19"/>
      <w:r w:rsidR="000A3B1C">
        <w:rPr>
          <w:rStyle w:val="Refdecomentario"/>
        </w:rPr>
        <w:commentReference w:id="19"/>
      </w:r>
      <w:r w:rsidR="006E04B1">
        <w:fldChar w:fldCharType="begin" w:fldLock="1"/>
      </w:r>
      <w:r w:rsidR="006E04B1">
        <w:instrText>ADDIN CSL_CITATION {"citationItems":[{"id":"ITEM-1","itemData":{"DOI":"10.1109/CVPR46437.2021.00522","ISBN":"9781665445092","ISSN":"10636919","abstract":"The Huber loss is a robust loss function used for a wide range of regression tasks. To utilize the Huber loss, a parameter that controls the transitions from a quadratic function to an absolute value function needs to be selected. We believe the standard probabilistic interpretation that relates the Huber loss to the Huber density fails to provide adequate intuition for identifying the transition point. As a result, a hyper-parameter search is often necessary to determine an appropriate value. In this work, we propose an alternative probabilistic interpretation of the Huber loss, which relates minimizing the loss to minimizing an upper-bound on the Kullback-Leibler divergence between Laplace distributions, where one distribution represents the noise in the ground-truth and the other represents the noise in the prediction. In addition, we show that the parameters of the Laplace distributions are directly related to the transition point of the Huber loss. We demonstrate, through a toy problem, that the optimal transition point of the Huber loss is closely related to the distribution of the noise in the ground-truth data. As a result, our interpretation provides an intuitive way to identify well-suited hyper-parameters by approximating the amount of noise in the data, which we demonstrate through a case study and experimentation on the Faster R-CNN and RetinaNet object detectors.","author":[{"dropping-particle":"","family":"Meyer","given":"Gregory P","non-dropping-particle":"","parse-names":false,"suffix":""}],"container-title":"Proceedings of the IEEE Computer Society Conference on Computer Vision and Pattern Recognition","id":"ITEM-1","issued":{"date-parts":[["2021"]]},"page":"5257-5265","title":"An Alternative Probabilistic Interpretation of the Huber Loss","type":"paper-conference"},"uris":["http://www.mendeley.com/documents/?uuid=ea833728-8215-34aa-b24b-e26f262a24b3"]}],"mendeley":{"formattedCitation":"[9]","plainTextFormattedCitation":"[9]","previouslyFormattedCitation":"[9]"},"properties":{"noteIndex":0},"schema":"https://github.com/citation-style-language/schema/raw/master/csl-citation.json"}</w:instrText>
      </w:r>
      <w:r w:rsidR="006E04B1">
        <w:fldChar w:fldCharType="separate"/>
      </w:r>
      <w:r w:rsidR="006E04B1" w:rsidRPr="006E04B1">
        <w:rPr>
          <w:noProof/>
        </w:rPr>
        <w:t>[9]</w:t>
      </w:r>
      <w:r w:rsidR="006E04B1">
        <w:fldChar w:fldCharType="end"/>
      </w:r>
      <w:r w:rsidRPr="00460128">
        <w:t xml:space="preserve"> función para probar la precisión del modelo han logrado un buen grado de asertividad con 200 épocas </w:t>
      </w:r>
      <w:commentRangeStart w:id="20"/>
      <w:r w:rsidRPr="00460128">
        <w:t xml:space="preserve">pero </w:t>
      </w:r>
      <w:r w:rsidR="006E04B1">
        <w:t>en el documento científico</w:t>
      </w:r>
      <w:r w:rsidR="005E5236">
        <w:fldChar w:fldCharType="begin" w:fldLock="1"/>
      </w:r>
      <w:r w:rsidR="005E5236">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1]","plainTextFormattedCitation":"[1]"},"properties":{"noteIndex":0},"schema":"https://github.com/citation-style-language/schema/raw/master/csl-citation.json"}</w:instrText>
      </w:r>
      <w:r w:rsidR="005E5236">
        <w:fldChar w:fldCharType="separate"/>
      </w:r>
      <w:r w:rsidR="005E5236" w:rsidRPr="005E5236">
        <w:rPr>
          <w:noProof/>
        </w:rPr>
        <w:t>[1]</w:t>
      </w:r>
      <w:r w:rsidR="005E5236">
        <w:fldChar w:fldCharType="end"/>
      </w:r>
      <w:r w:rsidR="006E04B1">
        <w:t xml:space="preserve"> </w:t>
      </w:r>
      <w:r w:rsidR="009A25AC">
        <w:t>menciona</w:t>
      </w:r>
      <w:r w:rsidRPr="00460128">
        <w:t xml:space="preserve"> que mejora con 500 y 100</w:t>
      </w:r>
      <w:commentRangeEnd w:id="20"/>
      <w:r w:rsidR="000A3B1C">
        <w:rPr>
          <w:rStyle w:val="Refdecomentario"/>
        </w:rPr>
        <w:commentReference w:id="20"/>
      </w:r>
      <w:r w:rsidRPr="00460128">
        <w:t xml:space="preserve"> siendo una conclusión no del todo certera la de si se aumentan las épocas y reduciendo considerablemente el MAE el pronóstico de series de tiempo es cada vez más preciso</w:t>
      </w:r>
      <w:r w:rsidRPr="00460128">
        <w:fldChar w:fldCharType="begin" w:fldLock="1"/>
      </w:r>
      <w:r w:rsidR="0021345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1]","plainTextFormattedCitation":"[1]","previouslyFormattedCitation":"[1]"},"properties":{"noteIndex":0},"schema":"https://github.com/citation-style-language/schema/raw/master/csl-citation.json"}</w:instrText>
      </w:r>
      <w:r w:rsidRPr="00460128">
        <w:fldChar w:fldCharType="separate"/>
      </w:r>
      <w:r w:rsidR="00213452" w:rsidRPr="00213452">
        <w:rPr>
          <w:noProof/>
        </w:rPr>
        <w:t>[1]</w:t>
      </w:r>
      <w:r w:rsidRPr="00460128">
        <w:fldChar w:fldCharType="end"/>
      </w:r>
      <w:r w:rsidR="00EC54C1" w:rsidRPr="00460128">
        <w:t xml:space="preserve">, también </w:t>
      </w:r>
      <w:r w:rsidR="00E35C31">
        <w:t>hay</w:t>
      </w:r>
      <w:r w:rsidR="00EC54C1" w:rsidRPr="00460128">
        <w:t xml:space="preserve"> otro modelo para el pronóstico de series temporales de </w:t>
      </w:r>
      <w:r w:rsidR="00E67B87">
        <w:t>tráfico</w:t>
      </w:r>
      <w:r w:rsidR="00EC54C1" w:rsidRPr="00460128">
        <w:t xml:space="preserve"> web usando la técnica de </w:t>
      </w:r>
      <w:proofErr w:type="spellStart"/>
      <w:r w:rsidR="009A25AC" w:rsidRPr="009A25AC">
        <w:rPr>
          <w:i/>
        </w:rPr>
        <w:t>Discrete</w:t>
      </w:r>
      <w:proofErr w:type="spellEnd"/>
      <w:r w:rsidR="009A25AC">
        <w:rPr>
          <w:i/>
        </w:rPr>
        <w:t xml:space="preserve"> W</w:t>
      </w:r>
      <w:r w:rsidR="009A25AC" w:rsidRPr="009A25AC">
        <w:rPr>
          <w:i/>
        </w:rPr>
        <w:t>avelet</w:t>
      </w:r>
      <w:r w:rsidR="009A25AC">
        <w:rPr>
          <w:i/>
        </w:rPr>
        <w:t xml:space="preserve"> </w:t>
      </w:r>
      <w:proofErr w:type="spellStart"/>
      <w:r w:rsidR="009A25AC" w:rsidRPr="009A25AC">
        <w:rPr>
          <w:i/>
        </w:rPr>
        <w:t>Transform</w:t>
      </w:r>
      <w:proofErr w:type="spellEnd"/>
      <w:r w:rsidR="009A25AC" w:rsidRPr="00460128">
        <w:t xml:space="preserve"> </w:t>
      </w:r>
      <w:r w:rsidR="009A25AC">
        <w:t>(</w:t>
      </w:r>
      <w:commentRangeStart w:id="21"/>
      <w:r w:rsidR="00EC54C1" w:rsidRPr="00460128">
        <w:t>DWT</w:t>
      </w:r>
      <w:r w:rsidR="009A25AC">
        <w:t>)</w:t>
      </w:r>
      <w:r w:rsidR="00EC1A17">
        <w:fldChar w:fldCharType="begin" w:fldLock="1"/>
      </w:r>
      <w:r w:rsidR="009B322A">
        <w:instrText>ADDIN CSL_CITATION {"citationItems":[{"id":"ITEM-1","itemData":{"DOI":"10.1023/A:1023648531542","ISSN":"0922-5773","abstract":"Due to the demand for real time wavelet processors in applications such as video compression [1], Internet communications compression [2], object recognition [3], and numerical analysis, many architectures for the Discrete Wavelet Transform (DWT) systems have been proposed. This paper surveys the different approaches to designing DWT architectures. The types of architectures depend on whether the application is 1-D, 2-D, or 3-D, as well as the style of architecture: systolic, semi-systolic, folded, digit-serial, etc. This paper presents an overview and evaluation of the architectures based on the criteria of latency, control, area, memory, and number of multipliers and adders. This paper will give the reader an indication of the advantages and disadvantages of each design.","author":[{"dropping-particle":"","family":"Weeks","given":"Michael","non-dropping-particle":"","parse-names":false,"suffix":""},{"dropping-particle":"","family":"Bayoumi","given":"Magdy","non-dropping-particle":"","parse-names":false,"suffix":""}],"container-title":"Journal of VLSI signal processing systems for signal, image and video technology","id":"ITEM-1","issue":"2","issued":{"date-parts":[["2003"]]},"page":"155-178","title":"Discrete Wavelet Transform: Architectures, Design and Performance Issues","type":"article-journal","volume":"35"},"uris":["http://www.mendeley.com/documents/?uuid=6cd3c22c-9465-4cff-a0f3-5f93ffa690b4"]}],"mendeley":{"formattedCitation":"[10]","plainTextFormattedCitation":"[10]","previouslyFormattedCitation":"[10]"},"properties":{"noteIndex":0},"schema":"https://github.com/citation-style-language/schema/raw/master/csl-citation.json"}</w:instrText>
      </w:r>
      <w:r w:rsidR="00EC1A17">
        <w:fldChar w:fldCharType="separate"/>
      </w:r>
      <w:r w:rsidR="00EC1A17" w:rsidRPr="00EC1A17">
        <w:rPr>
          <w:noProof/>
        </w:rPr>
        <w:t>[10]</w:t>
      </w:r>
      <w:r w:rsidR="00EC1A17">
        <w:fldChar w:fldCharType="end"/>
      </w:r>
      <w:r w:rsidR="00EC54C1" w:rsidRPr="00460128">
        <w:t xml:space="preserve">, </w:t>
      </w:r>
      <w:r w:rsidR="009A25AC" w:rsidRPr="009A25AC">
        <w:rPr>
          <w:i/>
        </w:rPr>
        <w:t>Auto-</w:t>
      </w:r>
      <w:proofErr w:type="spellStart"/>
      <w:r w:rsidR="009A25AC" w:rsidRPr="009A25AC">
        <w:rPr>
          <w:i/>
        </w:rPr>
        <w:t>Regressive</w:t>
      </w:r>
      <w:proofErr w:type="spellEnd"/>
      <w:r w:rsidR="009A25AC" w:rsidRPr="009A25AC">
        <w:rPr>
          <w:i/>
        </w:rPr>
        <w:t xml:space="preserve"> </w:t>
      </w:r>
      <w:proofErr w:type="spellStart"/>
      <w:r w:rsidR="009A25AC" w:rsidRPr="009A25AC">
        <w:rPr>
          <w:i/>
        </w:rPr>
        <w:t>Integrated</w:t>
      </w:r>
      <w:proofErr w:type="spellEnd"/>
      <w:r w:rsidR="009A25AC" w:rsidRPr="009A25AC">
        <w:rPr>
          <w:i/>
        </w:rPr>
        <w:t xml:space="preserve"> </w:t>
      </w:r>
      <w:proofErr w:type="spellStart"/>
      <w:r w:rsidR="009A25AC" w:rsidRPr="009A25AC">
        <w:rPr>
          <w:i/>
        </w:rPr>
        <w:t>Moving</w:t>
      </w:r>
      <w:proofErr w:type="spellEnd"/>
      <w:r w:rsidR="009A25AC" w:rsidRPr="009A25AC">
        <w:rPr>
          <w:i/>
        </w:rPr>
        <w:t xml:space="preserve"> </w:t>
      </w:r>
      <w:proofErr w:type="spellStart"/>
      <w:r w:rsidR="009A25AC" w:rsidRPr="009A25AC">
        <w:rPr>
          <w:i/>
        </w:rPr>
        <w:t>Average</w:t>
      </w:r>
      <w:proofErr w:type="spellEnd"/>
      <w:r w:rsidR="009A25AC" w:rsidRPr="00460128">
        <w:t xml:space="preserve"> </w:t>
      </w:r>
      <w:r w:rsidR="009A25AC">
        <w:t>(</w:t>
      </w:r>
      <w:r w:rsidR="00EC54C1" w:rsidRPr="00460128">
        <w:t>ARIMA</w:t>
      </w:r>
      <w:r w:rsidR="009A25AC">
        <w:t>)</w:t>
      </w:r>
      <w:r w:rsidR="009B322A">
        <w:fldChar w:fldCharType="begin" w:fldLock="1"/>
      </w:r>
      <w:r w:rsidR="009B322A">
        <w:instrText xml:space="preserve">ADDIN CSL_CITATION {"citationItems":[{"id":"ITEM-1","itemData":{"DOI":"10.1016/B978-0-12-814761-0.00012-5","ISBN":"978-0-12-814761-0","abstract":"The objective of time series methods is to discover a pattern in the historical data and then extrapolate this pattern into the future. The pattern may have several components. It is common to separate four components: trend, cyclical, seasonal and irregular. Trend </w:instrText>
      </w:r>
      <w:r w:rsidR="009B322A">
        <w:instrText xml:space="preserve"> Persistent, overall upward or downward pattern </w:instrText>
      </w:r>
      <w:r w:rsidR="009B322A">
        <w:instrText xml:space="preserve"> Due to population increase, technology etc. </w:instrText>
      </w:r>
      <w:r w:rsidR="009B322A">
        <w:instrText xml:space="preserve"> Often several years duration but for example, in stock markets we may be interested in shorter term trends. Cyclical </w:instrText>
      </w:r>
      <w:r w:rsidR="009B322A">
        <w:instrText xml:space="preserve"> Repeating up and down movements </w:instrText>
      </w:r>
      <w:r w:rsidR="009B322A">
        <w:instrText xml:space="preserve"> Due to multiyear cyclical movements in the economy </w:instrText>
      </w:r>
      <w:r w:rsidR="009B322A">
        <w:instrText xml:space="preserve"> Usually 2-10 years duration </w:instrText>
      </w:r>
      <w:r w:rsidR="009B322A">
        <w:instrText xml:space="preserve"> Exact duration of a cycle is not known beforehand-&gt; difficult to consider when forecasting. In this document the cyclical component is not considered. Forecasts related to the cyclical component are available from national and international research organizations and banks (e.g. Bank of Finland). Seasonal </w:instrText>
      </w:r>
      <w:r w:rsidR="009B322A">
        <w:instrText xml:space="preserve"> Regular pattern of up and down fluctuations </w:instrText>
      </w:r>
      <w:r w:rsidR="009B322A">
        <w:instrText xml:space="preserve"> Due to weather, customs etc. </w:instrText>
      </w:r>
      <w:r w:rsidR="009B322A">
        <w:instrText xml:space="preserve"> Occurs usually within 1 year but for example, in stock markets we may be interested even in weekly seasonal variations. Irregular </w:instrText>
      </w:r>
      <w:r w:rsidR="009B322A">
        <w:instrText xml:space="preserve"> Unsystematic, residual fluctuations&gt; </w:instrText>
      </w:r>
      <w:r w:rsidR="009B322A">
        <w:instrText xml:space="preserve"> Due to random variation or unforeseen events like union strike or tornado </w:instrText>
      </w:r>
      <w:r w:rsidR="009B322A">
        <w:instrText xml:space="preserve"> Short duration and non repeating </w:instrText>
      </w:r>
      <w:r w:rsidR="009B322A">
        <w:instrText> Impossible to forecast Smoothing methods The objective of smoothi</w:instrText>
      </w:r>
      <w:r w:rsidR="009B322A" w:rsidRPr="009B322A">
        <w:rPr>
          <w:lang w:val="en-US"/>
        </w:rPr>
        <w:instrText>ng methods is to smooth out the random fluctuations caused by the irregular component of the time series. Smoothing methods are appropriate for a stable time series-that is, one that exhibits no significant trend, cyclical, or seasonal effects. Smoothing methods are commonly used for short-range forecasts such as a forecast for the next time period. The two most common smoothing methods are the moving average method and the exponential smoothing method. Moving average method The moving average method uses the average of the most recent n data values in the time series as the forecast for the next period. In the following table sales data is available for 15 weeks. Five week moving averages have been calculated in the moving average column. The moving average for week 16 is the sales forecast for week 16.","author":[{"dropping-particle":"","family":"Aki Taanila","given":"","non-dropping-particle":"","parse-names":false,"suffix":""}],"container-title":"Data Science","id":"ITEM-1","issue":"vi","issued":{"date-parts":[["2010","1","1"]]},"page":"25","publisher":"Morgan Kaufmann","title":"Time series forecasting 1 Time series forecasting","type":"article-journal"},"uris":["http://www.mendeley.com/documents/?uuid=c5f9f9a4-0395-3083-b727-d0cb27e6b784"]}],"mendeley":{"formattedCitation":"[11]","plainTextFormattedCitation":"[11]","previouslyFormattedCitation":"[11]"},"properties":{"noteIndex":0},"schema":"https://github.com/citation-style-language/schema/raw/master/csl-citation.json"}</w:instrText>
      </w:r>
      <w:r w:rsidR="009B322A">
        <w:fldChar w:fldCharType="separate"/>
      </w:r>
      <w:r w:rsidR="009B322A" w:rsidRPr="009B322A">
        <w:rPr>
          <w:noProof/>
          <w:lang w:val="en-US"/>
        </w:rPr>
        <w:t>[11]</w:t>
      </w:r>
      <w:r w:rsidR="009B322A">
        <w:fldChar w:fldCharType="end"/>
      </w:r>
      <w:r w:rsidR="00EC54C1" w:rsidRPr="009B322A">
        <w:rPr>
          <w:lang w:val="en-US"/>
        </w:rPr>
        <w:t xml:space="preserve"> y LSTM </w:t>
      </w:r>
      <w:r w:rsidR="009A25AC" w:rsidRPr="009B322A">
        <w:rPr>
          <w:i/>
          <w:lang w:val="en-US"/>
        </w:rPr>
        <w:t>Recurrent Neural Network</w:t>
      </w:r>
      <w:r w:rsidR="009A25AC" w:rsidRPr="009B322A">
        <w:rPr>
          <w:lang w:val="en-US"/>
        </w:rPr>
        <w:t xml:space="preserve"> (</w:t>
      </w:r>
      <w:r w:rsidR="00EC54C1" w:rsidRPr="009B322A">
        <w:rPr>
          <w:lang w:val="en-US"/>
        </w:rPr>
        <w:t>RNN</w:t>
      </w:r>
      <w:commentRangeEnd w:id="21"/>
      <w:r w:rsidR="000A3B1C">
        <w:rPr>
          <w:rStyle w:val="Refdecomentario"/>
        </w:rPr>
        <w:commentReference w:id="21"/>
      </w:r>
      <w:r w:rsidR="009A25AC" w:rsidRPr="009B322A">
        <w:rPr>
          <w:lang w:val="en-US"/>
        </w:rPr>
        <w:t>)</w:t>
      </w:r>
      <w:r w:rsidR="009B322A">
        <w:fldChar w:fldCharType="begin" w:fldLock="1"/>
      </w:r>
      <w:r w:rsidR="00D0645B">
        <w:rPr>
          <w:lang w:val="en-US"/>
        </w:rPr>
        <w:instrText>ADDIN CSL_CITATION {"citationItems":[{"id":"ITEM-1","itemData":{"DOI":"10.1051/ITMCONF/20203203017","ISSN":"2271-2097","abstract":"Nowadays, web traffic forecasting is a major problem as this can cause setbacks to the workings of major websites. Time-series forecasting has been a hot topic for research. Predicting future time series values is one of the most difficult problems in the industry. The time series field encompasses many different issues, ranging from inference and analysis to forecasting and classification. Forecasting the network traffic and displaying it in a dashboard that updates in real-time would be the most efficient way to convey the information. Creating a Dashboard would help in monitoring and analyzing real-time data. In this day and age, we are too dependent on</w:instrText>
      </w:r>
      <w:r w:rsidR="00D0645B" w:rsidRPr="00D960B8">
        <w:rPr>
          <w:lang w:val="en-US"/>
        </w:rPr>
        <w:instrText xml:space="preserve"> Google server but if we want to host a server for large users we could have predicted the number of users from previous years to avoid server breakdown. Time Series forecasting is crucial to multiple domains. ARIMA; LSTM RNN; web traffic; prediction;time series;","author":[{"dropping-particle":"","family":"Shelatkar","given":"Tejas","non-dropping-particle":"","parse-names":false,"suffix":""},{"dropping-particle":"","family":"Tondale","given":"Stephen","non-dropping-particle":"","parse-names":false,"suffix":""},{"dropping-particle":"","family":"Yadav","given":"Swaraj","non-dropping-particle":"","parse-names":false,"suffix":""},{"dropping-particle":"","family":"Ahir","given":"Sheetal","non-dropping-particle":"","parse-names":false,"suffix":""}],"container-title":"ITM Web of Conferences","id":"ITEM-1","issued":{"date-parts":[["2020"]]},"page":"03017","publisher":"EDP Sciences","title":"Web Traffic Time Series Forecasting using ARIMA and LSTM RNN","type":"article-journal","volume":"32"},"uris":["http://www.mendeley.com/documents/?uuid=6cdd5a36-f92b-3ff7-bb30-76a3463455fd"]}],"mendeley":{"formattedCitation":"[12]","plainTextFormattedCitation":"[12]","previouslyFormattedCitation":"[12]"},"properties":{"noteIndex":0},"schema":"https://github.com/citation-style-language/schema/raw/master/csl-citation.json"}</w:instrText>
      </w:r>
      <w:r w:rsidR="009B322A">
        <w:fldChar w:fldCharType="separate"/>
      </w:r>
      <w:r w:rsidR="009B322A" w:rsidRPr="00D960B8">
        <w:rPr>
          <w:noProof/>
          <w:lang w:val="en-US"/>
        </w:rPr>
        <w:t>[12]</w:t>
      </w:r>
      <w:r w:rsidR="009B322A">
        <w:fldChar w:fldCharType="end"/>
      </w:r>
      <w:r w:rsidR="00EC54C1" w:rsidRPr="00D960B8">
        <w:rPr>
          <w:lang w:val="en-US"/>
        </w:rPr>
        <w:t xml:space="preserve">, </w:t>
      </w:r>
      <w:proofErr w:type="spellStart"/>
      <w:r w:rsidR="00EC54C1" w:rsidRPr="00D960B8">
        <w:rPr>
          <w:lang w:val="en-US"/>
        </w:rPr>
        <w:t>dividieron</w:t>
      </w:r>
      <w:proofErr w:type="spellEnd"/>
      <w:r w:rsidR="00EC54C1" w:rsidRPr="00D960B8">
        <w:rPr>
          <w:lang w:val="en-US"/>
        </w:rPr>
        <w:t xml:space="preserve"> </w:t>
      </w:r>
      <w:proofErr w:type="spellStart"/>
      <w:r w:rsidR="00EC54C1" w:rsidRPr="00D960B8">
        <w:rPr>
          <w:lang w:val="en-US"/>
        </w:rPr>
        <w:t>los</w:t>
      </w:r>
      <w:proofErr w:type="spellEnd"/>
      <w:r w:rsidR="00EC54C1" w:rsidRPr="00D960B8">
        <w:rPr>
          <w:lang w:val="en-US"/>
        </w:rPr>
        <w:t xml:space="preserve"> </w:t>
      </w:r>
      <w:proofErr w:type="spellStart"/>
      <w:r w:rsidR="00EC54C1" w:rsidRPr="00D960B8">
        <w:rPr>
          <w:lang w:val="en-US"/>
        </w:rPr>
        <w:t>datos</w:t>
      </w:r>
      <w:proofErr w:type="spellEnd"/>
      <w:r w:rsidR="00EC54C1" w:rsidRPr="00D960B8">
        <w:rPr>
          <w:lang w:val="en-US"/>
        </w:rPr>
        <w:t xml:space="preserve"> </w:t>
      </w:r>
      <w:proofErr w:type="spellStart"/>
      <w:r w:rsidR="00EC54C1" w:rsidRPr="00D960B8">
        <w:rPr>
          <w:lang w:val="en-US"/>
        </w:rPr>
        <w:t>en</w:t>
      </w:r>
      <w:proofErr w:type="spellEnd"/>
      <w:r w:rsidR="00EC54C1" w:rsidRPr="00D960B8">
        <w:rPr>
          <w:lang w:val="en-US"/>
        </w:rPr>
        <w:t xml:space="preserve"> dos </w:t>
      </w:r>
      <w:proofErr w:type="spellStart"/>
      <w:r w:rsidR="00EC54C1" w:rsidRPr="00D960B8">
        <w:rPr>
          <w:lang w:val="en-US"/>
        </w:rPr>
        <w:t>conjuntos</w:t>
      </w:r>
      <w:proofErr w:type="spellEnd"/>
      <w:r w:rsidR="00EC54C1" w:rsidRPr="00D960B8">
        <w:rPr>
          <w:lang w:val="en-US"/>
        </w:rPr>
        <w:t xml:space="preserve"> </w:t>
      </w:r>
      <w:proofErr w:type="spellStart"/>
      <w:r w:rsidR="00EC54C1" w:rsidRPr="00D960B8">
        <w:rPr>
          <w:lang w:val="en-US"/>
        </w:rPr>
        <w:t>uno</w:t>
      </w:r>
      <w:proofErr w:type="spellEnd"/>
      <w:r w:rsidR="00EC54C1" w:rsidRPr="00D960B8">
        <w:rPr>
          <w:lang w:val="en-US"/>
        </w:rPr>
        <w:t xml:space="preserve"> de </w:t>
      </w:r>
      <w:proofErr w:type="spellStart"/>
      <w:r w:rsidR="00EC54C1" w:rsidRPr="00D960B8">
        <w:rPr>
          <w:lang w:val="en-US"/>
        </w:rPr>
        <w:t>entrenamiento</w:t>
      </w:r>
      <w:proofErr w:type="spellEnd"/>
      <w:r w:rsidR="00EC54C1" w:rsidRPr="00D960B8">
        <w:rPr>
          <w:lang w:val="en-US"/>
        </w:rPr>
        <w:t xml:space="preserve"> y </w:t>
      </w:r>
      <w:proofErr w:type="spellStart"/>
      <w:r w:rsidR="00EC54C1" w:rsidRPr="00D960B8">
        <w:rPr>
          <w:lang w:val="en-US"/>
        </w:rPr>
        <w:t>otro</w:t>
      </w:r>
      <w:proofErr w:type="spellEnd"/>
      <w:r w:rsidR="00EC54C1" w:rsidRPr="00D960B8">
        <w:rPr>
          <w:lang w:val="en-US"/>
        </w:rPr>
        <w:t xml:space="preserve"> de </w:t>
      </w:r>
      <w:proofErr w:type="spellStart"/>
      <w:r w:rsidR="00EC54C1" w:rsidRPr="00D960B8">
        <w:rPr>
          <w:lang w:val="en-US"/>
        </w:rPr>
        <w:t>pruebas</w:t>
      </w:r>
      <w:proofErr w:type="spellEnd"/>
      <w:r w:rsidR="00EC54C1" w:rsidRPr="00D960B8">
        <w:rPr>
          <w:lang w:val="en-US"/>
        </w:rPr>
        <w:t xml:space="preserve"> </w:t>
      </w:r>
      <w:proofErr w:type="spellStart"/>
      <w:r w:rsidR="00943403" w:rsidRPr="00D960B8">
        <w:rPr>
          <w:lang w:val="en-US"/>
        </w:rPr>
        <w:t>a</w:t>
      </w:r>
      <w:commentRangeStart w:id="22"/>
      <w:r w:rsidR="00EC54C1" w:rsidRPr="00D960B8">
        <w:rPr>
          <w:lang w:val="en-US"/>
        </w:rPr>
        <w:t>plican</w:t>
      </w:r>
      <w:proofErr w:type="spellEnd"/>
      <w:r w:rsidR="00EC54C1" w:rsidRPr="00D960B8">
        <w:rPr>
          <w:lang w:val="en-US"/>
        </w:rPr>
        <w:t xml:space="preserve"> </w:t>
      </w:r>
      <w:commentRangeEnd w:id="22"/>
      <w:r w:rsidR="000A3B1C">
        <w:rPr>
          <w:rStyle w:val="Refdecomentario"/>
        </w:rPr>
        <w:commentReference w:id="22"/>
      </w:r>
      <w:r w:rsidR="00EC54C1" w:rsidRPr="00D960B8">
        <w:rPr>
          <w:lang w:val="en-US"/>
        </w:rPr>
        <w:t xml:space="preserve">DWT para </w:t>
      </w:r>
      <w:proofErr w:type="spellStart"/>
      <w:r w:rsidR="00EC54C1" w:rsidRPr="00D960B8">
        <w:rPr>
          <w:lang w:val="en-US"/>
        </w:rPr>
        <w:t>separar</w:t>
      </w:r>
      <w:proofErr w:type="spellEnd"/>
      <w:r w:rsidR="00EC54C1" w:rsidRPr="00D960B8">
        <w:rPr>
          <w:lang w:val="en-US"/>
        </w:rPr>
        <w:t xml:space="preserve"> </w:t>
      </w:r>
      <w:proofErr w:type="spellStart"/>
      <w:r w:rsidR="00EC54C1" w:rsidRPr="00D960B8">
        <w:rPr>
          <w:lang w:val="en-US"/>
        </w:rPr>
        <w:t>los</w:t>
      </w:r>
      <w:proofErr w:type="spellEnd"/>
      <w:r w:rsidR="00EC54C1" w:rsidRPr="00D960B8">
        <w:rPr>
          <w:lang w:val="en-US"/>
        </w:rPr>
        <w:t xml:space="preserve"> </w:t>
      </w:r>
      <w:proofErr w:type="spellStart"/>
      <w:r w:rsidR="00EC54C1" w:rsidRPr="00D960B8">
        <w:rPr>
          <w:lang w:val="en-US"/>
        </w:rPr>
        <w:t>datos</w:t>
      </w:r>
      <w:proofErr w:type="spellEnd"/>
      <w:r w:rsidR="00EC54C1" w:rsidRPr="00D960B8">
        <w:rPr>
          <w:lang w:val="en-US"/>
        </w:rPr>
        <w:t xml:space="preserve"> </w:t>
      </w:r>
      <w:proofErr w:type="spellStart"/>
      <w:r w:rsidR="00EC54C1" w:rsidRPr="00D960B8">
        <w:rPr>
          <w:lang w:val="en-US"/>
        </w:rPr>
        <w:t>en</w:t>
      </w:r>
      <w:proofErr w:type="spellEnd"/>
      <w:r w:rsidR="00EC54C1" w:rsidRPr="00D960B8">
        <w:rPr>
          <w:lang w:val="en-US"/>
        </w:rPr>
        <w:t xml:space="preserve"> </w:t>
      </w:r>
      <w:proofErr w:type="spellStart"/>
      <w:r w:rsidR="00EC54C1" w:rsidRPr="00D960B8">
        <w:rPr>
          <w:lang w:val="en-US"/>
        </w:rPr>
        <w:t>lineales</w:t>
      </w:r>
      <w:proofErr w:type="spellEnd"/>
      <w:r w:rsidR="00EC54C1" w:rsidRPr="00D960B8">
        <w:rPr>
          <w:lang w:val="en-US"/>
        </w:rPr>
        <w:t xml:space="preserve"> y no </w:t>
      </w:r>
      <w:proofErr w:type="spellStart"/>
      <w:r w:rsidR="00EC54C1" w:rsidRPr="00D960B8">
        <w:rPr>
          <w:lang w:val="en-US"/>
        </w:rPr>
        <w:t>lineales</w:t>
      </w:r>
      <w:proofErr w:type="spellEnd"/>
      <w:r w:rsidR="00EC54C1" w:rsidRPr="00D960B8">
        <w:rPr>
          <w:lang w:val="en-US"/>
        </w:rPr>
        <w:t xml:space="preserve">, a </w:t>
      </w:r>
      <w:proofErr w:type="spellStart"/>
      <w:r w:rsidR="00EC54C1" w:rsidRPr="00D960B8">
        <w:rPr>
          <w:lang w:val="en-US"/>
        </w:rPr>
        <w:t>los</w:t>
      </w:r>
      <w:proofErr w:type="spellEnd"/>
      <w:r w:rsidR="00EC54C1" w:rsidRPr="00D960B8">
        <w:rPr>
          <w:lang w:val="en-US"/>
        </w:rPr>
        <w:t xml:space="preserve"> </w:t>
      </w:r>
      <w:proofErr w:type="spellStart"/>
      <w:r w:rsidR="00EC54C1" w:rsidRPr="00D960B8">
        <w:rPr>
          <w:lang w:val="en-US"/>
        </w:rPr>
        <w:t>lineales</w:t>
      </w:r>
      <w:proofErr w:type="spellEnd"/>
      <w:r w:rsidR="00EC54C1" w:rsidRPr="00D960B8">
        <w:rPr>
          <w:lang w:val="en-US"/>
        </w:rPr>
        <w:t xml:space="preserve"> le </w:t>
      </w:r>
      <w:proofErr w:type="spellStart"/>
      <w:r w:rsidR="00EC54C1" w:rsidRPr="00D960B8">
        <w:rPr>
          <w:lang w:val="en-US"/>
        </w:rPr>
        <w:t>aplica</w:t>
      </w:r>
      <w:proofErr w:type="spellEnd"/>
      <w:r w:rsidR="00EC54C1" w:rsidRPr="00D960B8">
        <w:rPr>
          <w:lang w:val="en-US"/>
        </w:rPr>
        <w:t xml:space="preserve"> ARIMA y a </w:t>
      </w:r>
      <w:proofErr w:type="spellStart"/>
      <w:r w:rsidR="00EC54C1" w:rsidRPr="00D960B8">
        <w:rPr>
          <w:lang w:val="en-US"/>
        </w:rPr>
        <w:t>los</w:t>
      </w:r>
      <w:proofErr w:type="spellEnd"/>
      <w:r w:rsidR="00EC54C1" w:rsidRPr="00D960B8">
        <w:rPr>
          <w:lang w:val="en-US"/>
        </w:rPr>
        <w:t xml:space="preserve"> no </w:t>
      </w:r>
      <w:proofErr w:type="spellStart"/>
      <w:r w:rsidR="00EC54C1" w:rsidRPr="00D960B8">
        <w:rPr>
          <w:lang w:val="en-US"/>
        </w:rPr>
        <w:t>lineales</w:t>
      </w:r>
      <w:proofErr w:type="spellEnd"/>
      <w:r w:rsidR="00EC54C1" w:rsidRPr="00D960B8">
        <w:rPr>
          <w:lang w:val="en-US"/>
        </w:rPr>
        <w:t xml:space="preserve"> LSTM </w:t>
      </w:r>
      <w:proofErr w:type="spellStart"/>
      <w:r w:rsidR="00EC54C1" w:rsidRPr="00D960B8">
        <w:rPr>
          <w:lang w:val="en-US"/>
        </w:rPr>
        <w:t>sus</w:t>
      </w:r>
      <w:proofErr w:type="spellEnd"/>
      <w:r w:rsidR="00EC54C1" w:rsidRPr="00D960B8">
        <w:rPr>
          <w:lang w:val="en-US"/>
        </w:rPr>
        <w:t xml:space="preserve"> </w:t>
      </w:r>
      <w:proofErr w:type="spellStart"/>
      <w:r w:rsidR="00EC54C1" w:rsidRPr="00D960B8">
        <w:rPr>
          <w:lang w:val="en-US"/>
        </w:rPr>
        <w:t>resultados</w:t>
      </w:r>
      <w:proofErr w:type="spellEnd"/>
      <w:r w:rsidR="00EC54C1" w:rsidRPr="00D960B8">
        <w:rPr>
          <w:lang w:val="en-US"/>
        </w:rPr>
        <w:t xml:space="preserve"> </w:t>
      </w:r>
      <w:proofErr w:type="spellStart"/>
      <w:r w:rsidR="00EC54C1" w:rsidRPr="00D960B8">
        <w:rPr>
          <w:lang w:val="en-US"/>
        </w:rPr>
        <w:t>fueron</w:t>
      </w:r>
      <w:proofErr w:type="spellEnd"/>
      <w:r w:rsidR="00EC54C1" w:rsidRPr="00D960B8">
        <w:rPr>
          <w:lang w:val="en-US"/>
        </w:rPr>
        <w:t xml:space="preserve"> que </w:t>
      </w:r>
      <w:proofErr w:type="spellStart"/>
      <w:r w:rsidR="00EC54C1" w:rsidRPr="00D960B8">
        <w:rPr>
          <w:lang w:val="en-US"/>
        </w:rPr>
        <w:t>los</w:t>
      </w:r>
      <w:proofErr w:type="spellEnd"/>
      <w:r w:rsidR="00EC54C1" w:rsidRPr="00D960B8">
        <w:rPr>
          <w:lang w:val="en-US"/>
        </w:rPr>
        <w:t xml:space="preserve"> </w:t>
      </w:r>
      <w:proofErr w:type="spellStart"/>
      <w:r w:rsidR="00EC54C1" w:rsidRPr="00D960B8">
        <w:rPr>
          <w:lang w:val="en-US"/>
        </w:rPr>
        <w:t>pronósticos</w:t>
      </w:r>
      <w:proofErr w:type="spellEnd"/>
      <w:r w:rsidR="00EC54C1" w:rsidRPr="00D960B8">
        <w:rPr>
          <w:lang w:val="en-US"/>
        </w:rPr>
        <w:t xml:space="preserve"> dados </w:t>
      </w:r>
      <w:proofErr w:type="spellStart"/>
      <w:r w:rsidR="00EC54C1" w:rsidRPr="00D960B8">
        <w:rPr>
          <w:lang w:val="en-US"/>
        </w:rPr>
        <w:t>por</w:t>
      </w:r>
      <w:proofErr w:type="spellEnd"/>
      <w:r w:rsidR="00EC54C1" w:rsidRPr="00D960B8">
        <w:rPr>
          <w:lang w:val="en-US"/>
        </w:rPr>
        <w:t xml:space="preserve"> LSTM RNN </w:t>
      </w:r>
      <w:proofErr w:type="spellStart"/>
      <w:r w:rsidR="00EC54C1" w:rsidRPr="00D960B8">
        <w:rPr>
          <w:lang w:val="en-US"/>
        </w:rPr>
        <w:t>mostrar</w:t>
      </w:r>
      <w:r w:rsidR="00CD045F" w:rsidRPr="00D960B8">
        <w:rPr>
          <w:lang w:val="en-US"/>
        </w:rPr>
        <w:t>on</w:t>
      </w:r>
      <w:proofErr w:type="spellEnd"/>
      <w:r w:rsidR="00EC54C1" w:rsidRPr="00D960B8">
        <w:rPr>
          <w:lang w:val="en-US"/>
        </w:rPr>
        <w:t xml:space="preserve"> un </w:t>
      </w:r>
      <w:proofErr w:type="spellStart"/>
      <w:r w:rsidR="00EC54C1" w:rsidRPr="00D960B8">
        <w:rPr>
          <w:lang w:val="en-US"/>
        </w:rPr>
        <w:t>patrón</w:t>
      </w:r>
      <w:proofErr w:type="spellEnd"/>
      <w:r w:rsidR="00EC54C1" w:rsidRPr="00D960B8">
        <w:rPr>
          <w:lang w:val="en-US"/>
        </w:rPr>
        <w:t xml:space="preserve"> que </w:t>
      </w:r>
      <w:proofErr w:type="spellStart"/>
      <w:r w:rsidR="00EC54C1" w:rsidRPr="00D960B8">
        <w:rPr>
          <w:lang w:val="en-US"/>
        </w:rPr>
        <w:t>detecta</w:t>
      </w:r>
      <w:proofErr w:type="spellEnd"/>
      <w:r w:rsidR="00EC54C1" w:rsidRPr="00D960B8">
        <w:rPr>
          <w:lang w:val="en-US"/>
        </w:rPr>
        <w:t xml:space="preserve"> </w:t>
      </w:r>
      <w:proofErr w:type="spellStart"/>
      <w:r w:rsidR="00EC54C1" w:rsidRPr="00D960B8">
        <w:rPr>
          <w:lang w:val="en-US"/>
        </w:rPr>
        <w:t>picos</w:t>
      </w:r>
      <w:proofErr w:type="spellEnd"/>
      <w:r w:rsidR="00EC54C1" w:rsidRPr="00D960B8">
        <w:rPr>
          <w:lang w:val="en-US"/>
        </w:rPr>
        <w:t xml:space="preserve"> con </w:t>
      </w:r>
      <w:proofErr w:type="spellStart"/>
      <w:r w:rsidR="00EC54C1" w:rsidRPr="00D960B8">
        <w:rPr>
          <w:lang w:val="en-US"/>
        </w:rPr>
        <w:t>precisión</w:t>
      </w:r>
      <w:proofErr w:type="spellEnd"/>
      <w:r w:rsidR="002D507D" w:rsidRPr="00D960B8">
        <w:rPr>
          <w:lang w:val="en-US"/>
        </w:rPr>
        <w:t>,</w:t>
      </w:r>
      <w:r w:rsidR="00EC54C1" w:rsidRPr="00D960B8">
        <w:rPr>
          <w:lang w:val="en-US"/>
        </w:rPr>
        <w:t xml:space="preserve"> </w:t>
      </w:r>
      <w:proofErr w:type="spellStart"/>
      <w:r w:rsidR="00EC54C1" w:rsidRPr="00D960B8">
        <w:rPr>
          <w:lang w:val="en-US"/>
        </w:rPr>
        <w:t>unos</w:t>
      </w:r>
      <w:proofErr w:type="spellEnd"/>
      <w:r w:rsidR="00EC54C1" w:rsidRPr="00D960B8">
        <w:rPr>
          <w:lang w:val="en-US"/>
        </w:rPr>
        <w:t xml:space="preserve"> de </w:t>
      </w:r>
      <w:proofErr w:type="spellStart"/>
      <w:r w:rsidR="00EC54C1" w:rsidRPr="00D960B8">
        <w:rPr>
          <w:lang w:val="en-US"/>
        </w:rPr>
        <w:t>los</w:t>
      </w:r>
      <w:proofErr w:type="spellEnd"/>
      <w:r w:rsidR="00EC54C1" w:rsidRPr="00D960B8">
        <w:rPr>
          <w:lang w:val="en-US"/>
        </w:rPr>
        <w:t xml:space="preserve"> </w:t>
      </w:r>
      <w:proofErr w:type="spellStart"/>
      <w:r w:rsidR="00EC54C1" w:rsidRPr="00D960B8">
        <w:rPr>
          <w:lang w:val="en-US"/>
        </w:rPr>
        <w:t>problemas</w:t>
      </w:r>
      <w:proofErr w:type="spellEnd"/>
      <w:r w:rsidR="00EC54C1" w:rsidRPr="00D960B8">
        <w:rPr>
          <w:lang w:val="en-US"/>
        </w:rPr>
        <w:t xml:space="preserve"> que </w:t>
      </w:r>
      <w:proofErr w:type="spellStart"/>
      <w:r w:rsidR="00EC54C1" w:rsidRPr="00D960B8">
        <w:rPr>
          <w:lang w:val="en-US"/>
        </w:rPr>
        <w:t>puede</w:t>
      </w:r>
      <w:proofErr w:type="spellEnd"/>
      <w:r w:rsidR="00EC54C1" w:rsidRPr="00D960B8">
        <w:rPr>
          <w:lang w:val="en-US"/>
        </w:rPr>
        <w:t xml:space="preserve"> </w:t>
      </w:r>
      <w:proofErr w:type="spellStart"/>
      <w:r w:rsidR="00EC54C1" w:rsidRPr="00D960B8">
        <w:rPr>
          <w:lang w:val="en-US"/>
        </w:rPr>
        <w:t>tener</w:t>
      </w:r>
      <w:proofErr w:type="spellEnd"/>
      <w:r w:rsidR="00EC54C1" w:rsidRPr="00D960B8">
        <w:rPr>
          <w:lang w:val="en-US"/>
        </w:rPr>
        <w:t xml:space="preserve"> </w:t>
      </w:r>
      <w:proofErr w:type="spellStart"/>
      <w:r w:rsidR="00EC54C1" w:rsidRPr="00D960B8">
        <w:rPr>
          <w:lang w:val="en-US"/>
        </w:rPr>
        <w:t>es</w:t>
      </w:r>
      <w:proofErr w:type="spellEnd"/>
      <w:r w:rsidR="00EC54C1" w:rsidRPr="00D960B8">
        <w:rPr>
          <w:lang w:val="en-US"/>
        </w:rPr>
        <w:t xml:space="preserve"> que la </w:t>
      </w:r>
      <w:proofErr w:type="spellStart"/>
      <w:r w:rsidR="00EC54C1" w:rsidRPr="00D960B8">
        <w:rPr>
          <w:lang w:val="en-US"/>
        </w:rPr>
        <w:t>función</w:t>
      </w:r>
      <w:proofErr w:type="spellEnd"/>
      <w:r w:rsidR="00EC54C1" w:rsidRPr="00D960B8">
        <w:rPr>
          <w:lang w:val="en-US"/>
        </w:rPr>
        <w:t xml:space="preserve">  de </w:t>
      </w:r>
      <w:proofErr w:type="spellStart"/>
      <w:r w:rsidR="00EC54C1" w:rsidRPr="00D960B8">
        <w:rPr>
          <w:lang w:val="en-US"/>
        </w:rPr>
        <w:t>pérdida</w:t>
      </w:r>
      <w:proofErr w:type="spellEnd"/>
      <w:r w:rsidR="00EC54C1" w:rsidRPr="00D960B8">
        <w:rPr>
          <w:lang w:val="en-US"/>
        </w:rPr>
        <w:t xml:space="preserve"> del </w:t>
      </w:r>
      <w:proofErr w:type="spellStart"/>
      <w:r w:rsidR="00EC54C1" w:rsidRPr="00D960B8">
        <w:rPr>
          <w:lang w:val="en-US"/>
        </w:rPr>
        <w:t>gradiente</w:t>
      </w:r>
      <w:proofErr w:type="spellEnd"/>
      <w:r w:rsidR="00EC54C1" w:rsidRPr="00D960B8">
        <w:rPr>
          <w:lang w:val="en-US"/>
        </w:rPr>
        <w:t xml:space="preserve"> </w:t>
      </w:r>
      <w:proofErr w:type="spellStart"/>
      <w:r w:rsidR="002D507D" w:rsidRPr="00D960B8">
        <w:rPr>
          <w:lang w:val="en-US"/>
        </w:rPr>
        <w:t>pue</w:t>
      </w:r>
      <w:r w:rsidR="00EC54C1" w:rsidRPr="00D960B8">
        <w:rPr>
          <w:lang w:val="en-US"/>
        </w:rPr>
        <w:t>de</w:t>
      </w:r>
      <w:proofErr w:type="spellEnd"/>
      <w:r w:rsidR="00EC54C1" w:rsidRPr="00D960B8">
        <w:rPr>
          <w:lang w:val="en-US"/>
        </w:rPr>
        <w:t xml:space="preserve"> </w:t>
      </w:r>
      <w:proofErr w:type="spellStart"/>
      <w:r w:rsidR="00EC54C1" w:rsidRPr="00D960B8">
        <w:rPr>
          <w:lang w:val="en-US"/>
        </w:rPr>
        <w:t>decaer</w:t>
      </w:r>
      <w:proofErr w:type="spellEnd"/>
      <w:r w:rsidR="00EC54C1" w:rsidRPr="00D960B8">
        <w:rPr>
          <w:lang w:val="en-US"/>
        </w:rPr>
        <w:t xml:space="preserve"> </w:t>
      </w:r>
      <w:proofErr w:type="spellStart"/>
      <w:r w:rsidR="00EC54C1" w:rsidRPr="00D960B8">
        <w:rPr>
          <w:lang w:val="en-US"/>
        </w:rPr>
        <w:t>exponencialmente</w:t>
      </w:r>
      <w:proofErr w:type="spellEnd"/>
      <w:r w:rsidR="00EC54C1" w:rsidRPr="00D960B8">
        <w:rPr>
          <w:lang w:val="en-US"/>
        </w:rPr>
        <w:t xml:space="preserve"> con el </w:t>
      </w:r>
      <w:proofErr w:type="spellStart"/>
      <w:r w:rsidR="00EC54C1" w:rsidRPr="00D960B8">
        <w:rPr>
          <w:lang w:val="en-US"/>
        </w:rPr>
        <w:t>tiempo</w:t>
      </w:r>
      <w:proofErr w:type="spellEnd"/>
      <w:r w:rsidR="00EC54C1" w:rsidRPr="00D960B8">
        <w:rPr>
          <w:lang w:val="en-US"/>
        </w:rPr>
        <w:t xml:space="preserve"> </w:t>
      </w:r>
      <w:proofErr w:type="spellStart"/>
      <w:r w:rsidR="00EC54C1" w:rsidRPr="00D960B8">
        <w:rPr>
          <w:lang w:val="en-US"/>
        </w:rPr>
        <w:t>en</w:t>
      </w:r>
      <w:proofErr w:type="spellEnd"/>
      <w:r w:rsidR="00EC54C1" w:rsidRPr="00D960B8">
        <w:rPr>
          <w:lang w:val="en-US"/>
        </w:rPr>
        <w:t xml:space="preserve"> </w:t>
      </w:r>
      <w:proofErr w:type="spellStart"/>
      <w:r w:rsidR="00EC54C1" w:rsidRPr="00D960B8">
        <w:rPr>
          <w:lang w:val="en-US"/>
        </w:rPr>
        <w:t>redes</w:t>
      </w:r>
      <w:proofErr w:type="spellEnd"/>
      <w:r w:rsidR="00EC54C1" w:rsidRPr="00D960B8">
        <w:rPr>
          <w:lang w:val="en-US"/>
        </w:rPr>
        <w:t xml:space="preserve"> RNN lo </w:t>
      </w:r>
      <w:proofErr w:type="spellStart"/>
      <w:r w:rsidR="00EC54C1" w:rsidRPr="00D960B8">
        <w:rPr>
          <w:lang w:val="en-US"/>
        </w:rPr>
        <w:t>cual</w:t>
      </w:r>
      <w:proofErr w:type="spellEnd"/>
      <w:r w:rsidR="00EC54C1" w:rsidRPr="00D960B8">
        <w:rPr>
          <w:lang w:val="en-US"/>
        </w:rPr>
        <w:t xml:space="preserve"> </w:t>
      </w:r>
      <w:proofErr w:type="spellStart"/>
      <w:r w:rsidR="00EC54C1" w:rsidRPr="00D960B8">
        <w:rPr>
          <w:lang w:val="en-US"/>
        </w:rPr>
        <w:t>debería</w:t>
      </w:r>
      <w:proofErr w:type="spellEnd"/>
      <w:r w:rsidR="00EC54C1" w:rsidRPr="00D960B8">
        <w:rPr>
          <w:lang w:val="en-US"/>
        </w:rPr>
        <w:t xml:space="preserve"> </w:t>
      </w:r>
      <w:proofErr w:type="spellStart"/>
      <w:r w:rsidR="00EC54C1" w:rsidRPr="00D960B8">
        <w:rPr>
          <w:lang w:val="en-US"/>
        </w:rPr>
        <w:t>solucionarse</w:t>
      </w:r>
      <w:proofErr w:type="spellEnd"/>
      <w:r w:rsidR="00EC54C1" w:rsidRPr="00D960B8">
        <w:rPr>
          <w:lang w:val="en-US"/>
        </w:rPr>
        <w:t xml:space="preserve"> con LSTM</w:t>
      </w:r>
      <w:r w:rsidR="0052517C" w:rsidRPr="00460128">
        <w:fldChar w:fldCharType="begin" w:fldLock="1"/>
      </w:r>
      <w:r w:rsidR="009B322A" w:rsidRPr="00D960B8">
        <w:rPr>
          <w:lang w:val="en-US"/>
        </w:rPr>
        <w:instrText>ADDIN CSL_CITATION {"citationItems":[{"id":"ITEM-1","itemData":{"DOI":"10.1051/ITMCONF/20203203017","ISSN":"2271-2097","abstract":"Nowadays, web traffic forecasting is a major problem as this can cause setbacks to the workings of major websites. Time-series forecasting has been a hot topic for research. Predicting future time series values is one of the most difficult problems in the industry. The time series field encompasses many different issues, ranging from inference and analysis to forecasting and classification. Forecasting the network traffic and displaying it in a dashboard that updates in real-time w</w:instrText>
      </w:r>
      <w:r w:rsidR="009B322A" w:rsidRPr="008D2D15">
        <w:instrText>ould be the most efficient way to convey the information. Creating a Dashboard would help in monitoring and analyzing real-time data. In this day and age, we are too dependent on Google server but if we want to host a server for large users we could have predicted the number of users from previous years to avoid server breakdown. Time Series forecasting is crucial to multiple domains. A</w:instrText>
      </w:r>
      <w:r w:rsidR="009B322A">
        <w:instrText>RIMA; LSTM RNN; web traffic; prediction;time series;","author":[{"dropping-particle":"","family":"Shelatkar","given":"Tejas","non-dropping-particle":"","parse-names":false,"suffix":""},{"dropping-particle":"","family":"Tondale","given":"Stephen","non-dropping-particle":"","parse-names":false,"suffix":""},{"dropping-particle":"","family":"Yadav","given":"Swaraj","non-dropping-particle":"","parse-names":false,"suffix":""},{"dropping-particle":"","family":"Ahir","given":"Sheetal","non-dropping-particle":"","parse-names":false,"suffix":""}],"container-title":"ITM Web of Conferences","id":"ITEM-1","issued":{"date-parts":[["2020"]]},"page":"03017","publisher":"EDP Sciences","title":"Web Traffic Time Series Forecasting using ARIMA and LSTM RNN","type":"article-journal","volume":"32"},"uris":["http://www.mendeley.com/documents/?uuid=6cdd5a36-f92b-3ff7-bb30-76a3463455fd"]}],"mendeley":{"formattedCitation":"[12]","plainTextFormattedCitation":"[12]","previouslyFormattedCitation":"[12]"},"properties":{"noteIndex":0},"schema":"https://github.com/citation-style-language/schema/raw/master/csl-citation.json"}</w:instrText>
      </w:r>
      <w:r w:rsidR="0052517C" w:rsidRPr="00460128">
        <w:fldChar w:fldCharType="separate"/>
      </w:r>
      <w:r w:rsidR="009B322A" w:rsidRPr="009B322A">
        <w:rPr>
          <w:noProof/>
        </w:rPr>
        <w:t>[12]</w:t>
      </w:r>
      <w:r w:rsidR="0052517C" w:rsidRPr="00460128">
        <w:fldChar w:fldCharType="end"/>
      </w:r>
      <w:r w:rsidR="00924162" w:rsidRPr="00460128">
        <w:t xml:space="preserve">; también </w:t>
      </w:r>
      <w:r w:rsidR="00E35C31">
        <w:t xml:space="preserve">está </w:t>
      </w:r>
      <w:r w:rsidR="00924162" w:rsidRPr="00460128">
        <w:t xml:space="preserve">el pronóstico de tráfico web usando el modelo de series de tiempo </w:t>
      </w:r>
      <w:commentRangeStart w:id="23"/>
      <w:proofErr w:type="spellStart"/>
      <w:r w:rsidR="00924162" w:rsidRPr="00460128">
        <w:t>Prophet</w:t>
      </w:r>
      <w:commentRangeEnd w:id="23"/>
      <w:proofErr w:type="spellEnd"/>
      <w:r w:rsidR="000A3B1C">
        <w:rPr>
          <w:rStyle w:val="Refdecomentario"/>
        </w:rPr>
        <w:commentReference w:id="23"/>
      </w:r>
      <w:r w:rsidR="00111DBD">
        <w:fldChar w:fldCharType="begin" w:fldLock="1"/>
      </w:r>
      <w:r w:rsidR="005265AB">
        <w:instrText>ADDIN CSL_CITATION {"citationItems":[{"id":"ITEM-1","itemData":{"DOI":"10.34256/IRJMT1917","ISSN":"2582-1040","abstract":"Web traffic&amp;nbsp;is the amount of data sent and received by visitors to a&amp;nbsp;website and it has been the largest portion of Internet&amp;nbsp;traffic. Internet traffic flow prediction heavily depends on historical and real-time traffic data collected from various internet flow monitoring sources. With the widespread traditional traffic sensors and new emerging traffic sensor technologies, traffic data are exploding, and we have entered the era of big data internet traffic. Internet traffic management and control driven by big data is becoming a new trend. Although there have been already many internet traffic flow prediction systems and models, most of which use shallow traffic models and are still somewhat unsatisfying. This inspires us to reconsider the internet traffic flow prediction model based on deep architecture models with such rich amount of internet traffic data. ARIMA&amp;nbsp;is a existing forecasting technique that predicts the future values of a series based entirely on its own inertia. Existing traffic flow prediction methods mainly use simple traffic prediction models and are still unsatisfying for many real-world applications. Now we proposed the prophet time series model to forecasting website traffic.","author":[{"dropping-particle":"","family":"Subashini","given":"A","non-dropping-particle":"","parse-names":false,"suffix":""},{"dropping-particle":"","family":"K","given":"Sandhiya","non-dropping-particle":"","parse-names":false,"suffix":""},{"dropping-particle":"","family":"Saranya","given":"S","non-dropping-particle":"","parse-names":false,"suffix":""},{"dropping-particle":"","family":"Harsha","given":"U","non-dropping-particle":"","parse-names":false,"suffix":""}],"container-title":"International Research Journal of Multidisciplinary Technovation","id":"ITEM-1","issued":{"date-parts":[["2019","1","25"]]},"page":"56-63","publisher":"Asian Research Association","title":"Forecasting Website Traffic Using Prophet Time Series Model","type":"article-journal"},"uris":["http://www.mendeley.com/documents/?uuid=64cfd3b9-1cd6-3ef6-a035-b49a88a28578"]}],"mendeley":{"formattedCitation":"[2]","plainTextFormattedCitation":"[2]","previouslyFormattedCitation":"[2]"},"properties":{"noteIndex":0},"schema":"https://github.com/citation-style-language/schema/raw/master/csl-citation.json"}</w:instrText>
      </w:r>
      <w:r w:rsidR="00111DBD">
        <w:fldChar w:fldCharType="separate"/>
      </w:r>
      <w:r w:rsidR="00111DBD" w:rsidRPr="00111DBD">
        <w:rPr>
          <w:noProof/>
        </w:rPr>
        <w:t>[2]</w:t>
      </w:r>
      <w:r w:rsidR="00111DBD">
        <w:fldChar w:fldCharType="end"/>
      </w:r>
      <w:r w:rsidR="00924162" w:rsidRPr="00460128">
        <w:t xml:space="preserve">, </w:t>
      </w:r>
      <w:proofErr w:type="spellStart"/>
      <w:r w:rsidR="00924162" w:rsidRPr="00460128">
        <w:t>Prophet</w:t>
      </w:r>
      <w:proofErr w:type="spellEnd"/>
      <w:r w:rsidR="00924162" w:rsidRPr="00460128">
        <w:t xml:space="preserve"> agrega la contribución importante de utilizar un modelo de series de tiempo descomponible con tres componentes principales del modelo: tendencia, estacionalidad y días festivos(</w:t>
      </w:r>
      <w:proofErr w:type="spellStart"/>
      <w:r w:rsidR="00924162" w:rsidRPr="006E56C1">
        <w:rPr>
          <w:i/>
        </w:rPr>
        <w:t>holidays</w:t>
      </w:r>
      <w:proofErr w:type="spellEnd"/>
      <w:r w:rsidR="00924162" w:rsidRPr="00460128">
        <w:t xml:space="preserve">), siendo los </w:t>
      </w:r>
      <w:proofErr w:type="spellStart"/>
      <w:r w:rsidR="00924162" w:rsidRPr="006E56C1">
        <w:rPr>
          <w:i/>
        </w:rPr>
        <w:t>holidays</w:t>
      </w:r>
      <w:proofErr w:type="spellEnd"/>
      <w:r w:rsidR="00924162" w:rsidRPr="00460128">
        <w:t xml:space="preserve"> la importante diferencia con modelos como ARIMA ya que por ejemplo</w:t>
      </w:r>
      <w:commentRangeStart w:id="24"/>
      <w:r w:rsidR="00924162" w:rsidRPr="00460128">
        <w:t xml:space="preserve"> </w:t>
      </w:r>
      <w:commentRangeEnd w:id="24"/>
      <w:r w:rsidR="00B47448">
        <w:rPr>
          <w:rStyle w:val="Refdecomentario"/>
        </w:rPr>
        <w:commentReference w:id="24"/>
      </w:r>
      <w:r w:rsidR="00943403">
        <w:t xml:space="preserve">en </w:t>
      </w:r>
      <w:r w:rsidR="00924162" w:rsidRPr="00460128">
        <w:t>navidad, otros días festivos y  eventos</w:t>
      </w:r>
      <w:r w:rsidR="00943403">
        <w:t>,</w:t>
      </w:r>
      <w:commentRangeStart w:id="25"/>
      <w:r w:rsidR="00924162" w:rsidRPr="00460128">
        <w:t xml:space="preserve"> </w:t>
      </w:r>
      <w:commentRangeEnd w:id="25"/>
      <w:r w:rsidR="00B47448">
        <w:rPr>
          <w:rStyle w:val="Refdecomentario"/>
        </w:rPr>
        <w:commentReference w:id="25"/>
      </w:r>
      <w:r w:rsidR="00924162" w:rsidRPr="00460128">
        <w:t>generan perturbaciones predecibles en una serie de tiempo</w:t>
      </w:r>
      <w:r w:rsidR="00924162" w:rsidRPr="00460128">
        <w:fldChar w:fldCharType="begin" w:fldLock="1"/>
      </w:r>
      <w:r w:rsidR="00213452">
        <w:instrText>ADDIN CSL_CITATION {"citationItems":[{"id":"ITEM-1","itemData":{"DOI":"10.34256/IRJMT1917","ISSN":"2582-1040","abstract":"Web traffic&amp;nbsp;is the amount of data sent and received by visitors to a&amp;nbsp;website and it has been the largest portion of Internet&amp;nbsp;traffic. Internet traffic flow prediction heavily depends on historical and real-time traffic data collected from various internet flow monitoring sources. With the widespread traditional traffic sensors and new emerging traffic sensor technologies, traffic data are exploding, and we have entered the era of big data internet traffic. Internet traffic management and control driven by big data is becoming a new trend. Although there have been already many internet traffic flow prediction systems and models, most of which use shallow traffic models and are still somewhat unsatisfying. This inspires us to reconsider the internet traffic flow prediction model based on deep architecture models with such rich amount of internet traffic data. ARIMA&amp;nbsp;is a existing forecasting technique that predicts the future values of a series based entirely on its own inertia. Existing traffic flow prediction methods mainly use simple traffic prediction models and are still unsatisfying for many real-world applications. Now we proposed the prophet time series model to forecasting website traffic.","author":[{"dropping-particle":"","family":"Subashini","given":"A","non-dropping-particle":"","parse-names":false,"suffix":""},{"dropping-particle":"","family":"K","given":"Sandhiya","non-dropping-particle":"","parse-names":false,"suffix":""},{"dropping-particle":"","family":"Saranya","given":"S","non-dropping-particle":"","parse-names":false,"suffix":""},{"dropping-particle":"","family":"Harsha","given":"U","non-dropping-particle":"","parse-names":false,"suffix":""}],"container-title":"International Research Journal of Multidisciplinary Technovation","id":"ITEM-1","issued":{"date-parts":[["2019","1","25"]]},"page":"56-63","publisher":"Asian Research Association","title":"Forecasting Website Traffic Using Prophet Time Series Model","type":"article-journal"},"uris":["http://www.mendeley.com/documents/?uuid=64cfd3b9-1cd6-3ef6-a035-b49a88a28578"]}],"mendeley":{"formattedCitation":"[2]","plainTextFormattedCitation":"[2]","previouslyFormattedCitation":"[2]"},"properties":{"noteIndex":0},"schema":"https://github.com/citation-style-language/schema/raw/master/csl-citation.json"}</w:instrText>
      </w:r>
      <w:r w:rsidR="00924162" w:rsidRPr="00460128">
        <w:fldChar w:fldCharType="separate"/>
      </w:r>
      <w:r w:rsidR="00213452" w:rsidRPr="00213452">
        <w:rPr>
          <w:noProof/>
        </w:rPr>
        <w:t>[2]</w:t>
      </w:r>
      <w:r w:rsidR="00924162" w:rsidRPr="00460128">
        <w:fldChar w:fldCharType="end"/>
      </w:r>
      <w:r w:rsidR="006E56C1">
        <w:t>,</w:t>
      </w:r>
    </w:p>
    <w:p w14:paraId="3EFDE8C9" w14:textId="77777777" w:rsidR="00D960B8" w:rsidRDefault="006E56C1" w:rsidP="00D960B8">
      <w:pPr>
        <w:ind w:left="1080"/>
        <w:jc w:val="both"/>
      </w:pPr>
      <w:r>
        <w:t xml:space="preserve">Otra tecnología para predecir el </w:t>
      </w:r>
      <w:r w:rsidR="00DC2309">
        <w:t>tráfico</w:t>
      </w:r>
      <w:r>
        <w:t xml:space="preserve"> web son las redes </w:t>
      </w:r>
      <w:commentRangeStart w:id="26"/>
      <w:proofErr w:type="spellStart"/>
      <w:r w:rsidRPr="006E56C1">
        <w:rPr>
          <w:i/>
        </w:rPr>
        <w:t>Generative</w:t>
      </w:r>
      <w:proofErr w:type="spellEnd"/>
      <w:r w:rsidRPr="006E56C1">
        <w:rPr>
          <w:i/>
        </w:rPr>
        <w:t xml:space="preserve"> </w:t>
      </w:r>
      <w:proofErr w:type="spellStart"/>
      <w:r w:rsidRPr="006E56C1">
        <w:rPr>
          <w:i/>
        </w:rPr>
        <w:t>Adversarial</w:t>
      </w:r>
      <w:proofErr w:type="spellEnd"/>
      <w:r w:rsidRPr="006E56C1">
        <w:rPr>
          <w:i/>
        </w:rPr>
        <w:t xml:space="preserve"> </w:t>
      </w:r>
      <w:proofErr w:type="spellStart"/>
      <w:r w:rsidRPr="006E56C1">
        <w:rPr>
          <w:i/>
        </w:rPr>
        <w:t>model</w:t>
      </w:r>
      <w:proofErr w:type="spellEnd"/>
      <w:r w:rsidRPr="006E56C1">
        <w:rPr>
          <w:i/>
        </w:rPr>
        <w:t xml:space="preserve"> </w:t>
      </w:r>
      <w:r>
        <w:t>(GAN)</w:t>
      </w:r>
      <w:r w:rsidR="00D0645B">
        <w:fldChar w:fldCharType="begin" w:fldLock="1"/>
      </w:r>
      <w:r w:rsidR="00D0645B">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13]","plainTextFormattedCitation":"[13]","previouslyFormattedCitation":"[13]"},"properties":{"noteIndex":0},"schema":"https://github.com/citation-style-language/schema/raw/master/csl-citation.json"}</w:instrText>
      </w:r>
      <w:r w:rsidR="00D0645B">
        <w:fldChar w:fldCharType="separate"/>
      </w:r>
      <w:r w:rsidR="00D0645B" w:rsidRPr="00D0645B">
        <w:rPr>
          <w:noProof/>
        </w:rPr>
        <w:t>[13]</w:t>
      </w:r>
      <w:r w:rsidR="00D0645B">
        <w:fldChar w:fldCharType="end"/>
      </w:r>
      <w:r>
        <w:t xml:space="preserve"> </w:t>
      </w:r>
      <w:commentRangeEnd w:id="26"/>
      <w:r w:rsidR="00B30117">
        <w:rPr>
          <w:rStyle w:val="Refdecomentario"/>
        </w:rPr>
        <w:commentReference w:id="26"/>
      </w:r>
      <w:r>
        <w:t xml:space="preserve">con LSTM como generador y un </w:t>
      </w:r>
      <w:commentRangeStart w:id="27"/>
      <w:proofErr w:type="spellStart"/>
      <w:r>
        <w:t>perceptr</w:t>
      </w:r>
      <w:r w:rsidR="00A27062">
        <w:t>ó</w:t>
      </w:r>
      <w:r>
        <w:t>n</w:t>
      </w:r>
      <w:proofErr w:type="spellEnd"/>
      <w:r>
        <w:t xml:space="preserve"> multicapa (MLP)</w:t>
      </w:r>
      <w:r w:rsidR="00D0645B">
        <w:fldChar w:fldCharType="begin" w:fldLock="1"/>
      </w:r>
      <w:r w:rsidR="005E2A6A">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13]","plainTextFormattedCitation":"[13]","previouslyFormattedCitation":"[13]"},"properties":{"noteIndex":0},"schema":"https://github.com/citation-style-language/schema/raw/master/csl-citation.json"}</w:instrText>
      </w:r>
      <w:r w:rsidR="00D0645B">
        <w:fldChar w:fldCharType="separate"/>
      </w:r>
      <w:r w:rsidR="00D0645B" w:rsidRPr="00D0645B">
        <w:rPr>
          <w:noProof/>
        </w:rPr>
        <w:t>[13]</w:t>
      </w:r>
      <w:r w:rsidR="00D0645B">
        <w:fldChar w:fldCharType="end"/>
      </w:r>
      <w:r>
        <w:t xml:space="preserve"> </w:t>
      </w:r>
      <w:commentRangeEnd w:id="27"/>
      <w:r w:rsidR="00B30117">
        <w:rPr>
          <w:rStyle w:val="Refdecomentario"/>
        </w:rPr>
        <w:commentReference w:id="27"/>
      </w:r>
      <w:r>
        <w:t xml:space="preserve">como discriminador para generar series de tiempo </w:t>
      </w:r>
      <w:r>
        <w:lastRenderedPageBreak/>
        <w:t>dado el dataset real</w:t>
      </w:r>
      <w:r w:rsidR="00DC2309">
        <w:t xml:space="preserve">, finalmente se realizaría el pronóstico con la librería </w:t>
      </w:r>
      <w:proofErr w:type="spellStart"/>
      <w:r w:rsidR="00DC2309">
        <w:t>prophet</w:t>
      </w:r>
      <w:proofErr w:type="spellEnd"/>
      <w:r w:rsidR="00532819">
        <w:fldChar w:fldCharType="begin" w:fldLock="1"/>
      </w:r>
      <w:r w:rsidR="009B322A">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13]","plainTextFormattedCitation":"[13]","previouslyFormattedCitation":"[13]"},"properties":{"noteIndex":0},"schema":"https://github.com/citation-style-language/schema/raw/master/csl-citation.json"}</w:instrText>
      </w:r>
      <w:r w:rsidR="00532819">
        <w:fldChar w:fldCharType="separate"/>
      </w:r>
      <w:r w:rsidR="009B322A" w:rsidRPr="009B322A">
        <w:rPr>
          <w:noProof/>
        </w:rPr>
        <w:t>[13]</w:t>
      </w:r>
      <w:r w:rsidR="00532819">
        <w:fldChar w:fldCharType="end"/>
      </w:r>
      <w:r w:rsidR="00532819">
        <w:t xml:space="preserve">, también </w:t>
      </w:r>
      <w:r w:rsidR="00E35C31">
        <w:t xml:space="preserve">está </w:t>
      </w:r>
      <w:r w:rsidR="00532819">
        <w:t>como tecnóloga de pronóstico</w:t>
      </w:r>
      <w:r w:rsidR="00532819" w:rsidRPr="00532819">
        <w:t xml:space="preserve"> el modelo </w:t>
      </w:r>
      <w:commentRangeStart w:id="28"/>
      <w:proofErr w:type="spellStart"/>
      <w:r w:rsidR="00532819" w:rsidRPr="00532819">
        <w:t>state</w:t>
      </w:r>
      <w:proofErr w:type="spellEnd"/>
      <w:r w:rsidR="00532819" w:rsidRPr="00532819">
        <w:t xml:space="preserve"> </w:t>
      </w:r>
      <w:proofErr w:type="spellStart"/>
      <w:r w:rsidR="00532819" w:rsidRPr="00532819">
        <w:t>augmented</w:t>
      </w:r>
      <w:proofErr w:type="spellEnd"/>
      <w:r w:rsidR="00532819" w:rsidRPr="00532819">
        <w:t xml:space="preserve"> </w:t>
      </w:r>
      <w:proofErr w:type="spellStart"/>
      <w:r w:rsidR="00532819" w:rsidRPr="00532819">
        <w:t>Poisson</w:t>
      </w:r>
      <w:proofErr w:type="spellEnd"/>
      <w:r w:rsidR="00532819" w:rsidRPr="00532819">
        <w:t xml:space="preserve">-gamma </w:t>
      </w:r>
      <w:proofErr w:type="spellStart"/>
      <w:r w:rsidR="00532819" w:rsidRPr="00532819">
        <w:t>state</w:t>
      </w:r>
      <w:proofErr w:type="spellEnd"/>
      <w:r w:rsidR="00532819" w:rsidRPr="00532819">
        <w:t xml:space="preserve"> </w:t>
      </w:r>
      <w:proofErr w:type="spellStart"/>
      <w:r w:rsidR="00532819" w:rsidRPr="00532819">
        <w:t>space</w:t>
      </w:r>
      <w:proofErr w:type="spellEnd"/>
      <w:r w:rsidR="00532819">
        <w:t xml:space="preserve"> (</w:t>
      </w:r>
      <w:r w:rsidR="00532819" w:rsidRPr="00532819">
        <w:t>(</w:t>
      </w:r>
      <w:proofErr w:type="spellStart"/>
      <w:r w:rsidR="00532819" w:rsidRPr="00532819">
        <w:t>sa</w:t>
      </w:r>
      <w:proofErr w:type="spellEnd"/>
      <w:r w:rsidR="00532819" w:rsidRPr="00532819">
        <w:t>-)PGSS</w:t>
      </w:r>
      <w:r w:rsidR="00532819">
        <w:t>)</w:t>
      </w:r>
      <w:r w:rsidR="005516DC">
        <w:fldChar w:fldCharType="begin" w:fldLock="1"/>
      </w:r>
      <w:r w:rsidR="005516DC">
        <w:instrText>ADDIN CSL_CITATION {"citationItems":[{"id":"ITEM-1","itemData":{"DOI":"10.1214/21-AOAS1505","ISSN":"19417330","abstract":"In this paper we introduce strategies for modeling, monitoring, and forecasting sequential web traffic data using flows from the Fox News website. In our analysis we consider a family of Poisson-gamma state space (PGSS) models that can accurately quantify the uncertainty exhibited by web traffic data, can provide fast sequential monitoring and prediction mechanisms for high frequency time intervals, and are computationally feasible when structural breaks are present. As such, we extend the family of PGSS models to include the state augmented (sa-)PGSS model whose state evolution structure is flexible and responsive to sudden changes. Such adaptability is achieved by augmenting the state vector of the PGSS model with an additional state variable for a time-varying discount factor. We develop an efficient particle-based estimation procedure that is suitable for sequential analysis, allowing us to estimate dynamic state variables and static parameters via closed-form conditional sufficient statistics. We compare the performance of the PGSS family of models against viable alternatives from the literature and argue that, especially in the presence of structural breaks, our proposed approach yields superior sequential model fit and predictive performance while preserving computational feasibility. We provide additional insights by designing a simulation study that mimics potential web traffic data patterns.","author":[{"dropping-particle":"","family":"Irie","given":"Kaoru","non-dropping-particle":"","parse-names":false,"suffix":""},{"dropping-particle":"","family":"Glynn","given":"Chris","non-dropping-particle":"","parse-names":false,"suffix":""},{"dropping-particle":"","family":"Aktekin","given":"Tevfik","non-dropping-particle":"","parse-names":false,"suffix":""}],"container-title":"The Annals of Applied Statistics","id":"ITEM-1","issue":"1","issued":{"date-parts":[["2022","3","29"]]},"publisher":"Institute of Mathematical Statistics","title":"Sequential modeling, monitoring, and forecasting of streaming web traffic data","type":"article-journal","volume":"16"},"uris":["http://www.mendeley.com/documents/?uuid=3e536684-f57e-322f-90bc-8340093613b0"]}],"mendeley":{"formattedCitation":"[14]","plainTextFormattedCitation":"[14]","previouslyFormattedCitation":"[14]"},"properties":{"noteIndex":0},"schema":"https://github.com/citation-style-language/schema/raw/master/csl-citation.json"}</w:instrText>
      </w:r>
      <w:r w:rsidR="005516DC">
        <w:fldChar w:fldCharType="separate"/>
      </w:r>
      <w:r w:rsidR="005516DC" w:rsidRPr="005516DC">
        <w:rPr>
          <w:noProof/>
        </w:rPr>
        <w:t>[14]</w:t>
      </w:r>
      <w:r w:rsidR="005516DC">
        <w:fldChar w:fldCharType="end"/>
      </w:r>
      <w:r w:rsidR="00532819" w:rsidRPr="00532819">
        <w:t xml:space="preserve"> </w:t>
      </w:r>
      <w:commentRangeEnd w:id="28"/>
      <w:r w:rsidR="00B30117">
        <w:rPr>
          <w:rStyle w:val="Refdecomentario"/>
        </w:rPr>
        <w:commentReference w:id="28"/>
      </w:r>
      <w:r w:rsidR="00532819" w:rsidRPr="00532819">
        <w:t xml:space="preserve">cuya estructura se adapta de manera flexible a los conteos recién observados y admite un algoritmo de </w:t>
      </w:r>
      <w:commentRangeStart w:id="29"/>
      <w:r w:rsidR="00532819" w:rsidRPr="00532819">
        <w:t>Monte Carlo</w:t>
      </w:r>
      <w:r w:rsidR="00183B53">
        <w:fldChar w:fldCharType="begin" w:fldLock="1"/>
      </w:r>
      <w:r w:rsidR="004777A6">
        <w:instrText>ADDIN CSL_CITATION {"citationItems":[{"id":"ITEM-1","itemData":{"DOI":"10.1214/21-AOAS1505","ISSN":"19417330","abstract":"In this paper we introduce strategies for modeling, monitoring, and forecasting sequential web traffic data using flows from the Fox News website. In our analysis we consider a family of Poisson-gamma state space (PGSS) models that can accurately quantify the uncertainty exhibited by web traffic data, can provide fast sequential monitoring and prediction mechanisms for high frequency time intervals, and are computationally feasible when structural breaks are present. As such, we extend the family of PGSS models to include the state augmented (sa-)PGSS model whose state evolution structure is flexible and responsive to sudden changes. Such adaptability is achieved by augmenting the state vector of the PGSS model with an additional state variable for a time-varying discount factor. We develop an efficient particle-based estimation procedure that is suitable for sequential analysis, allowing us to estimate dynamic state variables and static parameters via closed-form conditional sufficient statistics. We compare the performance of the PGSS family of models against viable alternatives from the literature and argue that, especially in the presence of structural breaks, our proposed approach yields superior sequential model fit and predictive performance while preserving computational feasibility. We provide additional insights by designing a simulation study that mimics potential web traffic data patterns.","author":[{"dropping-particle":"","family":"Irie","given":"Kaoru","non-dropping-particle":"","parse-names":false,"suffix":""},{"dropping-particle":"","family":"Glynn","given":"Chris","non-dropping-particle":"","parse-names":false,"suffix":""},{"dropping-particle":"","family":"Aktekin","given":"Tevfik","non-dropping-particle":"","parse-names":false,"suffix":""}],"container-title":"The Annals of Applied Statistics","id":"ITEM-1","issue":"1","issued":{"date-parts":[["2022","3","29"]]},"publisher":"Institute of Mathematical Statistics","title":"Sequential modeling, monitoring, and forecasting of streaming web traffic data","type":"article-journal","volume":"16"},"uris":["http://www.mendeley.com/documents/?uuid=3e536684-f57e-322f-90bc-8340093613b0"]}],"mendeley":{"formattedCitation":"[14]","plainTextFormattedCitation":"[14]","previouslyFormattedCitation":"[14]"},"properties":{"noteIndex":0},"schema":"https://github.com/citation-style-language/schema/raw/master/csl-citation.json"}</w:instrText>
      </w:r>
      <w:r w:rsidR="00183B53">
        <w:fldChar w:fldCharType="separate"/>
      </w:r>
      <w:r w:rsidR="00183B53" w:rsidRPr="00183B53">
        <w:rPr>
          <w:noProof/>
        </w:rPr>
        <w:t>[14]</w:t>
      </w:r>
      <w:r w:rsidR="00183B53">
        <w:fldChar w:fldCharType="end"/>
      </w:r>
      <w:r w:rsidR="00532819" w:rsidRPr="00532819">
        <w:t xml:space="preserve"> </w:t>
      </w:r>
      <w:commentRangeEnd w:id="29"/>
      <w:r w:rsidR="00B30117">
        <w:rPr>
          <w:rStyle w:val="Refdecomentario"/>
        </w:rPr>
        <w:commentReference w:id="29"/>
      </w:r>
      <w:r w:rsidR="00532819" w:rsidRPr="00532819">
        <w:t>secuencial para actualizaciones en línea</w:t>
      </w:r>
      <w:r w:rsidR="00C45249">
        <w:t>, esto para</w:t>
      </w:r>
      <w:r w:rsidR="00532819" w:rsidRPr="00532819">
        <w:t xml:space="preserve"> distrib</w:t>
      </w:r>
      <w:r w:rsidR="00532819">
        <w:t xml:space="preserve">uciones predictivas posteriores, el cual es un </w:t>
      </w:r>
      <w:r w:rsidR="00532819" w:rsidRPr="00532819">
        <w:t xml:space="preserve">algoritmo </w:t>
      </w:r>
      <w:r w:rsidR="00532819">
        <w:t xml:space="preserve">de rápida adaptación </w:t>
      </w:r>
      <w:r w:rsidR="00532819" w:rsidRPr="00532819">
        <w:t>para el aprendizaje de parámetros secuenciales, el monitoreo del sistema y la previsión de la demanda</w:t>
      </w:r>
      <w:r w:rsidR="00532819">
        <w:fldChar w:fldCharType="begin" w:fldLock="1"/>
      </w:r>
      <w:r w:rsidR="009B322A">
        <w:instrText>ADDIN CSL_CITATION {"citationItems":[{"id":"ITEM-1","itemData":{"DOI":"10.1214/21-AOAS1505","ISSN":"19417330","abstract":"In this paper we introduce strategies for modeling, monitoring, and forecasting sequential web traffic data using flows from the Fox News website. In our analysis we consider a family of Poisson-gamma state space (PGSS) models that can accurately quantify the uncertainty exhibited by web traffic data, can provide fast sequential monitoring and prediction mechanisms for high frequency time intervals, and are computationally feasible when structural breaks are present. As such, we extend the family of PGSS models to include the state augmented (sa-)PGSS model whose state evolution structure is flexible and responsive to sudden changes. Such adaptability is achieved by augmenting the state vector of the PGSS model with an additional state variable for a time-varying discount factor. We develop an efficient particle-based estimation procedure that is suitable for sequential analysis, allowing us to estimate dynamic state variables and static parameters via closed-form conditional sufficient statistics. We compare the performance of the PGSS family of models against viable alternatives from the literature and argue that, especially in the presence of structural breaks, our proposed approach yields superior sequential model fit and predictive performance while preserving computational feasibility. We provide additional insights by designing a simulation study that mimics potential web traffic data patterns.","author":[{"dropping-particle":"","family":"Irie","given":"Kaoru","non-dropping-particle":"","parse-names":false,"suffix":""},{"dropping-particle":"","family":"Glynn","given":"Chris","non-dropping-particle":"","parse-names":false,"suffix":""},{"dropping-particle":"","family":"Aktekin","given":"Tevfik","non-dropping-particle":"","parse-names":false,"suffix":""}],"container-title":"The Annals of Applied Statistics","id":"ITEM-1","issue":"1","issued":{"date-parts":[["2022","3","29"]]},"publisher":"Institute of Mathematical Statistics","title":"Sequential modeling, monitoring, and forecasting of streaming web traffic data","type":"article-journal","volume":"16"},"uris":["http://www.mendeley.com/documents/?uuid=3e536684-f57e-322f-90bc-8340093613b0"]}],"mendeley":{"formattedCitation":"[14]","plainTextFormattedCitation":"[14]","previouslyFormattedCitation":"[14]"},"properties":{"noteIndex":0},"schema":"https://github.com/citation-style-language/schema/raw/master/csl-citation.json"}</w:instrText>
      </w:r>
      <w:r w:rsidR="00532819">
        <w:fldChar w:fldCharType="separate"/>
      </w:r>
      <w:r w:rsidR="009B322A" w:rsidRPr="009B322A">
        <w:rPr>
          <w:noProof/>
        </w:rPr>
        <w:t>[14]</w:t>
      </w:r>
      <w:r w:rsidR="00532819">
        <w:fldChar w:fldCharType="end"/>
      </w:r>
      <w:r w:rsidR="00532819" w:rsidRPr="00532819">
        <w:t>.</w:t>
      </w:r>
    </w:p>
    <w:p w14:paraId="53574D48" w14:textId="0EAB886F" w:rsidR="00407AE4" w:rsidRPr="00D960B8" w:rsidRDefault="00407AE4" w:rsidP="00D960B8">
      <w:pPr>
        <w:ind w:left="1080"/>
        <w:jc w:val="both"/>
      </w:pPr>
      <w:r>
        <w:t xml:space="preserve">Referente a </w:t>
      </w:r>
      <w:r w:rsidR="00D97454">
        <w:t xml:space="preserve">antecedentes que se basen en datos de </w:t>
      </w:r>
      <w:r w:rsidR="00D97454" w:rsidRPr="00C45249">
        <w:rPr>
          <w:i/>
        </w:rPr>
        <w:t xml:space="preserve">google </w:t>
      </w:r>
      <w:r w:rsidR="00727DBD" w:rsidRPr="00C45249">
        <w:rPr>
          <w:i/>
        </w:rPr>
        <w:t>analytics</w:t>
      </w:r>
      <w:r w:rsidR="00C45249">
        <w:t xml:space="preserve">, hay algunos donde </w:t>
      </w:r>
      <w:r w:rsidR="00D97454">
        <w:t>se</w:t>
      </w:r>
      <w:r w:rsidR="00C45249">
        <w:t xml:space="preserve"> </w:t>
      </w:r>
      <w:r w:rsidR="00D97454">
        <w:t xml:space="preserve">pretende pronosticar el </w:t>
      </w:r>
      <w:r w:rsidR="00E67B87">
        <w:t>tráfico</w:t>
      </w:r>
      <w:r w:rsidR="00D97454">
        <w:t xml:space="preserve"> web para  predecir </w:t>
      </w:r>
      <w:r w:rsidR="00D97454" w:rsidRPr="00D97454">
        <w:t>los recursos web</w:t>
      </w:r>
      <w:r w:rsidR="00D97454">
        <w:t xml:space="preserve"> a utilizar </w:t>
      </w:r>
      <w:r w:rsidR="00C45249">
        <w:fldChar w:fldCharType="begin" w:fldLock="1"/>
      </w:r>
      <w:r w:rsidR="009B322A">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5]","plainTextFormattedCitation":"[15]","previouslyFormattedCitation":"[15]"},"properties":{"noteIndex":0},"schema":"https://github.com/citation-style-language/schema/raw/master/csl-citation.json"}</w:instrText>
      </w:r>
      <w:r w:rsidR="00C45249">
        <w:fldChar w:fldCharType="separate"/>
      </w:r>
      <w:r w:rsidR="009B322A" w:rsidRPr="009B322A">
        <w:rPr>
          <w:noProof/>
        </w:rPr>
        <w:t>[15]</w:t>
      </w:r>
      <w:r w:rsidR="00C45249">
        <w:fldChar w:fldCharType="end"/>
      </w:r>
      <w:r w:rsidR="00C45249">
        <w:t xml:space="preserve">, </w:t>
      </w:r>
      <w:r w:rsidR="00D97454">
        <w:t>donde se menciona el uso del modelo ARIMA, RNN,</w:t>
      </w:r>
      <w:r w:rsidR="00D960B8" w:rsidRPr="00D960B8">
        <w:rPr>
          <w:sz w:val="21"/>
          <w:szCs w:val="21"/>
        </w:rPr>
        <w:t xml:space="preserve"> </w:t>
      </w:r>
      <w:proofErr w:type="spellStart"/>
      <w:r w:rsidR="00D960B8" w:rsidRPr="00D960B8">
        <w:rPr>
          <w:i/>
        </w:rPr>
        <w:t>Convolutional</w:t>
      </w:r>
      <w:proofErr w:type="spellEnd"/>
      <w:r w:rsidR="00D960B8" w:rsidRPr="00D960B8">
        <w:rPr>
          <w:i/>
        </w:rPr>
        <w:t xml:space="preserve"> neural </w:t>
      </w:r>
      <w:proofErr w:type="spellStart"/>
      <w:r w:rsidR="00D960B8" w:rsidRPr="00D960B8">
        <w:rPr>
          <w:i/>
        </w:rPr>
        <w:t>networks</w:t>
      </w:r>
      <w:proofErr w:type="spellEnd"/>
      <w:r w:rsidR="00D97454">
        <w:t xml:space="preserve"> </w:t>
      </w:r>
      <w:r w:rsidR="00D960B8">
        <w:t>(</w:t>
      </w:r>
      <w:commentRangeStart w:id="30"/>
      <w:r w:rsidR="00D97454">
        <w:t>CNN</w:t>
      </w:r>
      <w:r w:rsidR="00D960B8">
        <w:t>)</w:t>
      </w:r>
      <w:r w:rsidR="00166821">
        <w:fldChar w:fldCharType="begin" w:fldLock="1"/>
      </w:r>
      <w:r w:rsidR="00166821">
        <w:instrText>ADDIN CSL_CITATION {"citationItems":[{"id":"ITEM-1","itemData":{"author":[{"dropping-particle":"","family":"O'Shea","given":"Keiron","non-dropping-particle":"","parse-names":false,"suffix":""},{"dropping-particle":"","family":"Nash","given":"Ryan","non-dropping-particle":"","parse-names":false,"suffix":""}],"container-title":"arXiv preprint arXiv:1511.08458","id":"ITEM-1","issued":{"date-parts":[["2015"]]},"title":"An introduction to convolutional neural networks","type":"article-journal"},"uris":["http://www.mendeley.com/documents/?uuid=ce6bc117-13be-458a-8ac8-c9e44edfdcc7"]}],"mendeley":{"formattedCitation":"[16]","plainTextFormattedCitation":"[16]","previouslyFormattedCitation":"[16]"},"properties":{"noteIndex":0},"schema":"https://github.com/citation-style-language/schema/raw/master/csl-citation.json"}</w:instrText>
      </w:r>
      <w:r w:rsidR="00166821">
        <w:fldChar w:fldCharType="separate"/>
      </w:r>
      <w:r w:rsidR="00166821" w:rsidRPr="00166821">
        <w:rPr>
          <w:noProof/>
        </w:rPr>
        <w:t>[16]</w:t>
      </w:r>
      <w:r w:rsidR="00166821">
        <w:fldChar w:fldCharType="end"/>
      </w:r>
      <w:r w:rsidR="00D97454">
        <w:t xml:space="preserve"> y redes </w:t>
      </w:r>
      <w:proofErr w:type="spellStart"/>
      <w:r w:rsidR="00D960B8" w:rsidRPr="00D960B8">
        <w:rPr>
          <w:i/>
        </w:rPr>
        <w:t>Nonlinear</w:t>
      </w:r>
      <w:proofErr w:type="spellEnd"/>
      <w:r w:rsidR="00D960B8" w:rsidRPr="00D960B8">
        <w:rPr>
          <w:i/>
        </w:rPr>
        <w:t xml:space="preserve"> </w:t>
      </w:r>
      <w:proofErr w:type="spellStart"/>
      <w:r w:rsidR="00D960B8" w:rsidRPr="00D960B8">
        <w:rPr>
          <w:i/>
        </w:rPr>
        <w:t>autoregressive</w:t>
      </w:r>
      <w:proofErr w:type="spellEnd"/>
      <w:r w:rsidR="00D960B8" w:rsidRPr="00D960B8">
        <w:rPr>
          <w:i/>
        </w:rPr>
        <w:t xml:space="preserve"> </w:t>
      </w:r>
      <w:proofErr w:type="spellStart"/>
      <w:r w:rsidR="00D960B8" w:rsidRPr="00D960B8">
        <w:rPr>
          <w:i/>
        </w:rPr>
        <w:t>exogenous</w:t>
      </w:r>
      <w:proofErr w:type="spellEnd"/>
      <w:r w:rsidR="00D960B8" w:rsidRPr="00D960B8">
        <w:rPr>
          <w:i/>
        </w:rPr>
        <w:t xml:space="preserve"> </w:t>
      </w:r>
      <w:r w:rsidR="00D960B8">
        <w:t>(</w:t>
      </w:r>
      <w:r w:rsidR="00D97454" w:rsidRPr="00D97454">
        <w:t>NARX</w:t>
      </w:r>
      <w:commentRangeEnd w:id="30"/>
      <w:r w:rsidR="00BF4919">
        <w:rPr>
          <w:rStyle w:val="Refdecomentario"/>
        </w:rPr>
        <w:commentReference w:id="30"/>
      </w:r>
      <w:r w:rsidR="00D960B8">
        <w:t>)</w:t>
      </w:r>
      <w:r w:rsidR="00B90A89">
        <w:fldChar w:fldCharType="begin" w:fldLock="1"/>
      </w:r>
      <w:r w:rsidR="00111DBD">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5]","plainTextFormattedCitation":"[15]","previouslyFormattedCitation":"[15]"},"properties":{"noteIndex":0},"schema":"https://github.com/citation-style-language/schema/raw/master/csl-citation.json"}</w:instrText>
      </w:r>
      <w:r w:rsidR="00B90A89">
        <w:fldChar w:fldCharType="separate"/>
      </w:r>
      <w:r w:rsidR="00B90A89" w:rsidRPr="00B90A89">
        <w:rPr>
          <w:noProof/>
        </w:rPr>
        <w:t>[15]</w:t>
      </w:r>
      <w:r w:rsidR="00B90A89">
        <w:fldChar w:fldCharType="end"/>
      </w:r>
      <w:r w:rsidR="00727DBD">
        <w:t>,  además hay otro antecedente donde se</w:t>
      </w:r>
      <w:r w:rsidR="00C45249">
        <w:t xml:space="preserve"> usan datos de google analytics</w:t>
      </w:r>
      <w:r w:rsidR="00727DBD">
        <w:fldChar w:fldCharType="begin" w:fldLock="1"/>
      </w:r>
      <w:r w:rsidR="00B90A89">
        <w:instrText>ADDIN CSL_CITATION {"citationItems":[{"id":"ITEM-1","itemData":{"ISSN":"2277-8616","abstract":"Data mining is a technique which is used for identifying relationships between various large amounts of data in many areas including scientific research, business planning, traffic analysis, clinical trial data mining etc. This research will be researching applicability of data mining techniques in web site visit prediction domain. Here we will be concentrating on time series regression techniques which will be used to analyse and forecast time dependent data points. Then how those techniques will be applied to forecast web site visits will be explained.","author":[{"dropping-particle":"","family":"Napagoda","given":"Chandana","non-dropping-particle":"","parse-names":false,"suffix":""},{"dropping-particle":"","family":"Singh","given":"Himanshu","non-dropping-particle":"","parse-names":false,"suffix":""}],"container-title":"INTERNATIONAL JOURNAL OF SCIENTIFIC &amp; TECHNOLOGY RESEARCH","id":"ITEM-1","issued":{"date-parts":[["2013"]]},"title":"Web Site Visit Forecasting Using Data Mining Techniques","type":"article-journal","volume":"2"},"uris":["http://www.mendeley.com/documents/?uuid=0d7e0be8-b942-394e-a1c5-da65c8468a7b"]}],"mendeley":{"formattedCitation":"[17]","plainTextFormattedCitation":"[17]","previouslyFormattedCitation":"[17]"},"properties":{"noteIndex":0},"schema":"https://github.com/citation-style-language/schema/raw/master/csl-citation.json"}</w:instrText>
      </w:r>
      <w:r w:rsidR="00727DBD">
        <w:fldChar w:fldCharType="separate"/>
      </w:r>
      <w:r w:rsidR="00B90A89" w:rsidRPr="00B90A89">
        <w:rPr>
          <w:noProof/>
        </w:rPr>
        <w:t>[17]</w:t>
      </w:r>
      <w:r w:rsidR="00727DBD">
        <w:fldChar w:fldCharType="end"/>
      </w:r>
      <w:r w:rsidR="00727DBD">
        <w:t xml:space="preserve"> donde se mencionan tecnologías como </w:t>
      </w:r>
      <w:commentRangeStart w:id="31"/>
      <w:proofErr w:type="spellStart"/>
      <w:r w:rsidR="00727DBD" w:rsidRPr="00884F73">
        <w:rPr>
          <w:i/>
        </w:rPr>
        <w:t>Gaussian</w:t>
      </w:r>
      <w:proofErr w:type="spellEnd"/>
      <w:r w:rsidR="00727DBD" w:rsidRPr="00884F73">
        <w:rPr>
          <w:i/>
        </w:rPr>
        <w:t xml:space="preserve"> </w:t>
      </w:r>
      <w:proofErr w:type="spellStart"/>
      <w:r w:rsidR="00727DBD" w:rsidRPr="00884F73">
        <w:rPr>
          <w:i/>
        </w:rPr>
        <w:t>Process</w:t>
      </w:r>
      <w:proofErr w:type="spellEnd"/>
      <w:r w:rsidR="004777A6">
        <w:rPr>
          <w:i/>
        </w:rPr>
        <w:fldChar w:fldCharType="begin" w:fldLock="1"/>
      </w:r>
      <w:r w:rsidR="00B90A89">
        <w:rPr>
          <w:i/>
        </w:rPr>
        <w:instrText>ADDIN CSL_CITATION {"citationItems":[{"id":"ITEM-1","itemData":{"DOI":"10.1142/S0129065704001899","ISSN":"0129-0657","abstract":"Gaussian processes (GPs) are natural generalisations of multivariate Gaussian random variables to infinite (countably or continuous) index sets. GPs have been applied in a large number of fields to a diverse range of ends, and very many deep theoretical analyses of various properties are available. This paper gives an introduction to Gaussian processes on a fairly elementary level with special emphasis on characteristics relevant in machine learning. It draws explicit connections to branches such as spline smoothing models and support vector machines in which similar ideas have been investigated. Gaussian process models are routinely used to solve hard machine learning problems. They are attractive because of their flexible non-parametric nature and computational simplicity. Treated within a Bayesian framework, very powerful statistical methods can be implemented which offer valid estimates of uncertainties in our predictions and generic model selection procedures cast as nonlinear optimization problems. Their main drawback of heavy computational scaling has recently been alleviated by the introduction of generic sparse approximations.13,78,31 The mathematical literature on GPs is large and often uses deep concepts which are not required to fully understand most machine learning applications. In this tutorial paper, we aim to present characteristics of GPs relevant to machine learning and to show up precise connections to other \"kernel machines\" popular in the community. Our focus is on a simple presentation, but references to more detailed sources are provided.","author":[{"dropping-particle":"","family":"SEEGER","given":"MATTHIAS","non-dropping-particle":"","parse-names":false,"suffix":""}],"container-title":"International Journal of Neural Systems","id":"ITEM-1","issue":"02","issued":{"date-parts":[["2004","4","1"]]},"note":"doi: 10.1142/S0129065704001899","page":"69-106","publisher":"World Scientific Publishing Co.","title":"GAUSSIAN PROCESSES FOR MACHINE LEARNING","type":"article-journal","volume":"14"},"uris":["http://www.mendeley.com/documents/?uuid=2a2571f1-d04b-4ccf-90b8-abd17ac6c8f8"]}],"mendeley":{"formattedCitation":"[18]","plainTextFormattedCitation":"[18]","previouslyFormattedCitation":"[18]"},"properties":{"noteIndex":0},"schema":"https://github.com/citation-style-language/schema/raw/master/csl-citation.json"}</w:instrText>
      </w:r>
      <w:r w:rsidR="004777A6">
        <w:rPr>
          <w:i/>
        </w:rPr>
        <w:fldChar w:fldCharType="separate"/>
      </w:r>
      <w:r w:rsidR="00B90A89" w:rsidRPr="00B90A89">
        <w:rPr>
          <w:noProof/>
        </w:rPr>
        <w:t>[18]</w:t>
      </w:r>
      <w:r w:rsidR="004777A6">
        <w:rPr>
          <w:i/>
        </w:rPr>
        <w:fldChar w:fldCharType="end"/>
      </w:r>
      <w:r w:rsidR="00727DBD" w:rsidRPr="00884F73">
        <w:rPr>
          <w:i/>
        </w:rPr>
        <w:t xml:space="preserve">, </w:t>
      </w:r>
      <w:r w:rsidR="00F86121">
        <w:rPr>
          <w:i/>
        </w:rPr>
        <w:t>MLP</w:t>
      </w:r>
      <w:r w:rsidR="00727DBD" w:rsidRPr="00884F73">
        <w:rPr>
          <w:i/>
        </w:rPr>
        <w:t xml:space="preserve">, Linear </w:t>
      </w:r>
      <w:proofErr w:type="spellStart"/>
      <w:r w:rsidR="00727DBD" w:rsidRPr="00884F73">
        <w:rPr>
          <w:i/>
        </w:rPr>
        <w:t>Regression</w:t>
      </w:r>
      <w:proofErr w:type="spellEnd"/>
      <w:r w:rsidR="004E381A">
        <w:rPr>
          <w:i/>
        </w:rPr>
        <w:fldChar w:fldCharType="begin" w:fldLock="1"/>
      </w:r>
      <w:r w:rsidR="00B90A89">
        <w:rPr>
          <w:i/>
        </w:rPr>
        <w:instrText>ADDIN CSL_CITATION {"citationItems":[{"id":"ITEM-1","itemData":{"ISBN":"978-981-283-410-2","abstract":"This volume presents in detail the fundamental theories of linear regression analysis and diagnosis, as well as the relevant statistical computing techniques so that readers are able to actually model the data using the methods and techniques described in the book. It covers the fundamental theories in linear regression analysis and is extremely useful for future research in this area. The examples of regression analysis using the Statistical Application System (SAS) are also included. This book is suitable for graduate students who are either majoring in statistics/biostatistics or using linear regression analysis substantially in their subject fields. 1. Introduction. 1.1. Regression model. 1.2. Goals of regression analysis. 1.3. Statistical computing in regression analysis -- 2. Simple linear regression. 2.1. Introduction. 2.2. Least squares estimation. 2.3. Statistical properties of the least squares estimation. 2.4. Maximum likelihood estimation. 2.5. Confidence interval on regression mean and regression prediction. 2.6. Statistical inference on regression parameters. 2.7. Residual analysis and model diagnosis. 2.8. Example -- 3. Multiple linear regression. 3.1. Vector space and projection. 3.2. Matrix form of multiple linear regression. 3.3. Quadratic form of random variables. 3.4. Idempotent matrices. 3.5. Multivariate normal distribution. 3.6. Quadratic form of the multivariate normal variables. 3.7. Least squares estimates of the multiple regression parameters. 3.8. Matrix form of the simple linear regression. 3.9. Test for full model and reduced model. 3.10. Test for general linear hypothesis. 3.11. The least squares estimates of multiple regression parameters under linear restrictions. 3.12. Confidence intervals of mean and prediction in multiple regression. 3.13. Simultaneous test for regression parameters. 3.14. Bonferroni confidence region for regression parameters. 3.15. Interaction and confounding. 3.16. Regression with dummy variables. 3.17. Collinearity in multiple linear regression. 3.18. Linear model in centered form. 3.19. Numerical computation of LSE via QR decomposition. 3.20. Analysis of regression residual. 3.21. Check for normality of the error term in multiple regression. 3.22. Example -- 4. Detection of outliers and influential observations in multiple linear regression. 4.1. Model diagnosis for multiple linear regression. 4.2. Detection of outliers in multiple linear regression. 4.3. Detection of influential observations in …","author":[{"dropping-particle":"","family":"Yan","given":"Xin","non-dropping-particle":"","parse-names":false,"suffix":""},{"dropping-particle":"","family":"Su","given":"Xiaogang","non-dropping-particle":"","parse-names":false,"suffix":""},{"dropping-particle":"","family":"World Scientific (Firm)","given":"","non-dropping-particle":"","parse-names":false,"suffix":""}],"id":"ITEM-1","issued":{"date-parts":[["2009"]]},"page":"328","publisher":"World Scientific Pub. Co","title":"Linear regression analysis : theory and computing","type":"article-journal"},"uris":["http://www.mendeley.com/documents/?uuid=0bd18adc-a47a-327b-8f33-ad205aa597db"]}],"mendeley":{"formattedCitation":"[19]","plainTextFormattedCitation":"[19]","previouslyFormattedCitation":"[19]"},"properties":{"noteIndex":0},"schema":"https://github.com/citation-style-language/schema/raw/master/csl-citation.json"}</w:instrText>
      </w:r>
      <w:r w:rsidR="004E381A">
        <w:rPr>
          <w:i/>
        </w:rPr>
        <w:fldChar w:fldCharType="separate"/>
      </w:r>
      <w:r w:rsidR="00B90A89" w:rsidRPr="00B90A89">
        <w:rPr>
          <w:noProof/>
        </w:rPr>
        <w:t>[19]</w:t>
      </w:r>
      <w:r w:rsidR="004E381A">
        <w:rPr>
          <w:i/>
        </w:rPr>
        <w:fldChar w:fldCharType="end"/>
      </w:r>
      <w:r w:rsidR="004E381A">
        <w:rPr>
          <w:i/>
        </w:rPr>
        <w:t xml:space="preserve"> </w:t>
      </w:r>
      <w:r w:rsidR="00727DBD" w:rsidRPr="00884F73">
        <w:rPr>
          <w:i/>
        </w:rPr>
        <w:t xml:space="preserve"> y </w:t>
      </w:r>
      <w:proofErr w:type="spellStart"/>
      <w:r w:rsidR="00D960B8" w:rsidRPr="00D960B8">
        <w:rPr>
          <w:i/>
        </w:rPr>
        <w:t>Sequential</w:t>
      </w:r>
      <w:proofErr w:type="spellEnd"/>
      <w:r w:rsidR="00D960B8" w:rsidRPr="00D960B8">
        <w:rPr>
          <w:i/>
        </w:rPr>
        <w:t xml:space="preserve"> </w:t>
      </w:r>
      <w:proofErr w:type="spellStart"/>
      <w:r w:rsidR="00D960B8" w:rsidRPr="00D960B8">
        <w:rPr>
          <w:i/>
        </w:rPr>
        <w:t>Minimal</w:t>
      </w:r>
      <w:proofErr w:type="spellEnd"/>
      <w:r w:rsidR="00D960B8" w:rsidRPr="00D960B8">
        <w:rPr>
          <w:i/>
        </w:rPr>
        <w:t xml:space="preserve"> </w:t>
      </w:r>
      <w:proofErr w:type="spellStart"/>
      <w:r w:rsidR="00D960B8" w:rsidRPr="00D960B8">
        <w:rPr>
          <w:i/>
        </w:rPr>
        <w:t>Optimization</w:t>
      </w:r>
      <w:proofErr w:type="spellEnd"/>
      <w:r w:rsidR="004E381A">
        <w:rPr>
          <w:i/>
        </w:rPr>
        <w:fldChar w:fldCharType="begin" w:fldLock="1"/>
      </w:r>
      <w:r w:rsidR="00B90A89">
        <w:rPr>
          <w:i/>
        </w:rPr>
        <w:instrText>ADDIN CSL_CITATION {"citationItems":[{"id":"ITEM-1","itemData":{"abstract":"This paper proposes a new algorithm for training support vector machines: Sequential Minimal Optimization, or SMO. Training a support vector machine requires the solution of a very large quadratic programming (QP) optimization problem. SMO breaks this large QP problem into a series of smallest possible QP problems. These small QP problems are solved analytically, which avoids using a time-consuming numerical QP optimization as an inner loop. The amount of memory required for SMO is linear in the training set size, which allows SMO to handle very large training sets. Because matrix computation is avoided, SMO scales somewhere between linear and quadratic in the training set size for various test problems, while the standard chunking SVM algorithm scales somewhere between linear and cubic in the training set size. SMO’s computation time is dominated by SVM evaluation, hence SMO is fastest for linear SVMs and sparse data sets. On real- world sparse data sets, SMO can be more than 1000 times faster than the chunking algorithm","author":[{"dropping-particle":"","family":"Platt","given":"John","non-dropping-particle":"","parse-names":false,"suffix":""}],"id":"ITEM-1","issue":"MSR-TR-98-14","issued":{"date-parts":[["1998"]]},"title":"Sequential Minimal Optimization: A Fast Algorithm for Training Support Vector Machines","type":"report"},"uris":["http://www.mendeley.com/documents/?uuid=b988471f-9ff9-35f5-bd85-4fcfeed930a0"]}],"mendeley":{"formattedCitation":"[20]","plainTextFormattedCitation":"[20]","previouslyFormattedCitation":"[20]"},"properties":{"noteIndex":0},"schema":"https://github.com/citation-style-language/schema/raw/master/csl-citation.json"}</w:instrText>
      </w:r>
      <w:r w:rsidR="004E381A">
        <w:rPr>
          <w:i/>
        </w:rPr>
        <w:fldChar w:fldCharType="separate"/>
      </w:r>
      <w:r w:rsidR="00B90A89" w:rsidRPr="00B90A89">
        <w:rPr>
          <w:noProof/>
        </w:rPr>
        <w:t>[20]</w:t>
      </w:r>
      <w:r w:rsidR="004E381A">
        <w:rPr>
          <w:i/>
        </w:rPr>
        <w:fldChar w:fldCharType="end"/>
      </w:r>
      <w:r w:rsidR="00D97454" w:rsidRPr="00884F73">
        <w:rPr>
          <w:i/>
        </w:rPr>
        <w:t>.</w:t>
      </w:r>
      <w:commentRangeEnd w:id="31"/>
      <w:r w:rsidR="00BF4919">
        <w:rPr>
          <w:rStyle w:val="Refdecomentario"/>
        </w:rPr>
        <w:commentReference w:id="31"/>
      </w:r>
    </w:p>
    <w:p w14:paraId="7F00C58E" w14:textId="77777777" w:rsidR="00F7241D" w:rsidRPr="00460128" w:rsidRDefault="00F7241D" w:rsidP="00460128">
      <w:pPr>
        <w:ind w:left="1080"/>
        <w:jc w:val="both"/>
        <w:rPr>
          <w:b/>
        </w:rPr>
      </w:pPr>
    </w:p>
    <w:p w14:paraId="3EFC7F9E" w14:textId="7696C424" w:rsidR="00106C01" w:rsidRPr="0065036A" w:rsidRDefault="0053137B" w:rsidP="00794022">
      <w:pPr>
        <w:pStyle w:val="Ttulo2"/>
        <w:numPr>
          <w:ilvl w:val="0"/>
          <w:numId w:val="9"/>
        </w:numPr>
        <w:rPr>
          <w:lang w:val="en-US"/>
        </w:rPr>
      </w:pPr>
      <w:bookmarkStart w:id="32" w:name="_Toc114647324"/>
      <w:r w:rsidRPr="0065036A">
        <w:rPr>
          <w:lang w:val="en-US"/>
        </w:rPr>
        <w:t>LSTM</w:t>
      </w:r>
      <w:r w:rsidR="005F348C">
        <w:rPr>
          <w:lang w:val="en-US"/>
        </w:rPr>
        <w:t xml:space="preserve"> </w:t>
      </w:r>
      <w:r w:rsidRPr="0065036A">
        <w:rPr>
          <w:lang w:val="en-US"/>
        </w:rPr>
        <w:t>(</w:t>
      </w:r>
      <w:r w:rsidRPr="00E35C31">
        <w:rPr>
          <w:i/>
          <w:lang w:val="en-US"/>
        </w:rPr>
        <w:t xml:space="preserve">Long Short Term </w:t>
      </w:r>
      <w:r w:rsidR="005F348C" w:rsidRPr="00E35C31">
        <w:rPr>
          <w:i/>
          <w:lang w:val="en-US"/>
        </w:rPr>
        <w:t>Memory</w:t>
      </w:r>
      <w:r w:rsidR="005F348C" w:rsidRPr="0065036A">
        <w:rPr>
          <w:lang w:val="en-US"/>
        </w:rPr>
        <w:t>)</w:t>
      </w:r>
      <w:bookmarkEnd w:id="32"/>
    </w:p>
    <w:p w14:paraId="77B8A5F7" w14:textId="27B05B90" w:rsidR="0053137B" w:rsidRPr="00273149" w:rsidRDefault="0053137B" w:rsidP="00273149">
      <w:pPr>
        <w:ind w:left="1080"/>
        <w:jc w:val="both"/>
      </w:pPr>
      <w:r w:rsidRPr="00273149">
        <w:t>Las redes de memoria a corto y largo plazo son una de las variantes de redes neuronales recurrente</w:t>
      </w:r>
      <w:r w:rsidR="00580B89">
        <w:t>s</w:t>
      </w:r>
      <w:r w:rsidRPr="00273149">
        <w:t xml:space="preserve"> que son capaces de aprender los patrones a largo plazo y corto plazo</w:t>
      </w:r>
      <w:r w:rsidR="00662BB3" w:rsidRPr="00273149">
        <w:fldChar w:fldCharType="begin" w:fldLock="1"/>
      </w:r>
      <w:r w:rsidR="00B57399">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8]","plainTextFormattedCitation":"[8]","previouslyFormattedCitation":"[8]"},"properties":{"noteIndex":0},"schema":"https://github.com/citation-style-language/schema/raw/master/csl-citation.json"}</w:instrText>
      </w:r>
      <w:r w:rsidR="00662BB3" w:rsidRPr="00273149">
        <w:fldChar w:fldCharType="separate"/>
      </w:r>
      <w:r w:rsidR="008E5609" w:rsidRPr="008E5609">
        <w:rPr>
          <w:noProof/>
        </w:rPr>
        <w:t>[8]</w:t>
      </w:r>
      <w:r w:rsidR="00662BB3" w:rsidRPr="00273149">
        <w:fldChar w:fldCharType="end"/>
      </w:r>
      <w:r w:rsidRPr="00273149">
        <w:t>.</w:t>
      </w:r>
    </w:p>
    <w:p w14:paraId="62143B1B" w14:textId="77777777" w:rsidR="00765F7A" w:rsidRPr="00AE07A6" w:rsidRDefault="00765F7A" w:rsidP="00BB5948"/>
    <w:p w14:paraId="43F96231" w14:textId="1B659067" w:rsidR="0029572C" w:rsidRPr="00887EBF" w:rsidRDefault="009C21C4" w:rsidP="009C21C4">
      <w:pPr>
        <w:pStyle w:val="Ttulo1"/>
      </w:pPr>
      <w:r w:rsidRPr="00887EBF">
        <w:t xml:space="preserve"> </w:t>
      </w:r>
    </w:p>
    <w:p w14:paraId="7FD6832C" w14:textId="77777777" w:rsidR="00887EBF" w:rsidRDefault="00887EBF" w:rsidP="004B1D27">
      <w:pPr>
        <w:pStyle w:val="Prrafodelista"/>
        <w:ind w:left="1418"/>
      </w:pPr>
    </w:p>
    <w:p w14:paraId="2F00A2E2" w14:textId="5952B34D" w:rsidR="000F51F5" w:rsidRDefault="000F51F5">
      <w:r>
        <w:br w:type="page"/>
      </w:r>
    </w:p>
    <w:p w14:paraId="6D8394FA" w14:textId="13839277" w:rsidR="005E3AF6" w:rsidRPr="005E3AF6" w:rsidRDefault="001D3392" w:rsidP="005E3AF6">
      <w:pPr>
        <w:pStyle w:val="Ttulo1"/>
        <w:numPr>
          <w:ilvl w:val="0"/>
          <w:numId w:val="7"/>
        </w:numPr>
        <w:ind w:hanging="436"/>
        <w:jc w:val="both"/>
      </w:pPr>
      <w:bookmarkStart w:id="33" w:name="_Toc114647325"/>
      <w:r>
        <w:lastRenderedPageBreak/>
        <w:t>Planificación Metodológica</w:t>
      </w:r>
      <w:bookmarkEnd w:id="33"/>
    </w:p>
    <w:p w14:paraId="345550AC" w14:textId="77777777" w:rsidR="000F51F5" w:rsidRPr="000F51F5" w:rsidRDefault="000F51F5" w:rsidP="000F51F5"/>
    <w:p w14:paraId="7B18D1AD" w14:textId="0DD19C95" w:rsidR="005E3AF6" w:rsidRDefault="0029572C" w:rsidP="000F51F5">
      <w:r>
        <w:tab/>
        <w:t xml:space="preserve">Se opta por utilizar la metodología </w:t>
      </w:r>
      <w:r w:rsidR="005E3AF6" w:rsidRPr="00C02DFC">
        <w:t>CRISP-DM</w:t>
      </w:r>
      <w:r w:rsidR="005E2A6A">
        <w:fldChar w:fldCharType="begin" w:fldLock="1"/>
      </w:r>
      <w:r w:rsidR="00B90A89">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udiger","non-dropping-particle":"","parse-names":false,"suffix":""}],"container-title":"SPSS inc","id":"ITEM-1","issue":"13","issued":{"date-parts":[["2000"]]},"page":"1-73","title":"CRISP-DM 1.0: Step-by-step data mining guide","type":"article-journal","volume":"9"},"uris":["http://www.mendeley.com/documents/?uuid=0dbf831c-8a64-46da-a44d-c3564a46afa2"]}],"mendeley":{"formattedCitation":"[21]","plainTextFormattedCitation":"[21]","previouslyFormattedCitation":"[21]"},"properties":{"noteIndex":0},"schema":"https://github.com/citation-style-language/schema/raw/master/csl-citation.json"}</w:instrText>
      </w:r>
      <w:r w:rsidR="005E2A6A">
        <w:fldChar w:fldCharType="separate"/>
      </w:r>
      <w:r w:rsidR="00B90A89" w:rsidRPr="00B90A89">
        <w:rPr>
          <w:noProof/>
        </w:rPr>
        <w:t>[21]</w:t>
      </w:r>
      <w:r w:rsidR="005E2A6A">
        <w:fldChar w:fldCharType="end"/>
      </w:r>
      <w:r w:rsidR="005A532E">
        <w:rPr>
          <w:rStyle w:val="Refdecomentario"/>
        </w:rPr>
        <w:commentReference w:id="34"/>
      </w:r>
      <w:r w:rsidR="00573D1F">
        <w:t xml:space="preserve"> ya que hoy en día</w:t>
      </w:r>
      <w:r w:rsidR="00573D1F" w:rsidRPr="00573D1F">
        <w:t xml:space="preserve"> </w:t>
      </w:r>
      <w:r w:rsidR="00573D1F">
        <w:t xml:space="preserve">es un </w:t>
      </w:r>
      <w:r w:rsidR="00F60910">
        <w:tab/>
      </w:r>
      <w:r w:rsidR="00573D1F">
        <w:t>estándar de facto para los proyectos de ciencia de datos y minado de datos</w:t>
      </w:r>
      <w:r w:rsidR="00573D1F" w:rsidRPr="00573D1F">
        <w:t xml:space="preserve"> </w:t>
      </w:r>
      <w:r w:rsidR="00F60910">
        <w:tab/>
      </w:r>
      <w:r w:rsidR="00573D1F">
        <w:fldChar w:fldCharType="begin" w:fldLock="1"/>
      </w:r>
      <w:r w:rsidR="00B90A89">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2]","plainTextFormattedCitation":"[22]","previouslyFormattedCitation":"[22]"},"properties":{"noteIndex":0},"schema":"https://github.com/citation-style-language/schema/raw/master/csl-citation.json"}</w:instrText>
      </w:r>
      <w:r w:rsidR="00573D1F">
        <w:fldChar w:fldCharType="separate"/>
      </w:r>
      <w:r w:rsidR="00B90A89" w:rsidRPr="00B90A89">
        <w:rPr>
          <w:noProof/>
        </w:rPr>
        <w:t>[22]</w:t>
      </w:r>
      <w:r w:rsidR="00573D1F">
        <w:fldChar w:fldCharType="end"/>
      </w:r>
      <w:commentRangeStart w:id="35"/>
      <w:r w:rsidR="002A56FB" w:rsidRPr="008E3426">
        <w:t>.</w:t>
      </w:r>
      <w:commentRangeEnd w:id="35"/>
      <w:r w:rsidR="005A532E">
        <w:rPr>
          <w:rStyle w:val="Refdecomentario"/>
        </w:rPr>
        <w:commentReference w:id="35"/>
      </w:r>
    </w:p>
    <w:p w14:paraId="4D3580CA" w14:textId="2D665119" w:rsidR="00E363BE" w:rsidRDefault="00E363BE" w:rsidP="009A7169">
      <w:pPr>
        <w:ind w:left="709"/>
      </w:pPr>
      <w:r>
        <w:t xml:space="preserve">Las fases generales de la metodología </w:t>
      </w:r>
      <w:r w:rsidRPr="008E3426">
        <w:t>CRISP-DM</w:t>
      </w:r>
      <w:r>
        <w:t xml:space="preserve"> son las siguientes:</w:t>
      </w:r>
    </w:p>
    <w:p w14:paraId="11A6FA7B" w14:textId="7424324A" w:rsidR="009A7169" w:rsidRDefault="009A7169" w:rsidP="009A7169">
      <w:pPr>
        <w:pStyle w:val="Prrafodelista"/>
        <w:numPr>
          <w:ilvl w:val="0"/>
          <w:numId w:val="28"/>
        </w:numPr>
        <w:ind w:left="1134"/>
      </w:pPr>
      <w:r>
        <w:t>Comprensión del negocio</w:t>
      </w:r>
      <w:r w:rsidR="00960A1C">
        <w:t>:</w:t>
      </w:r>
    </w:p>
    <w:p w14:paraId="2B1A346A" w14:textId="67039733" w:rsidR="00960A1C" w:rsidRDefault="00960A1C" w:rsidP="00960A1C">
      <w:pPr>
        <w:pStyle w:val="Prrafodelista"/>
        <w:ind w:left="1134"/>
      </w:pPr>
      <w:r>
        <w:tab/>
      </w:r>
      <w:r w:rsidRPr="00960A1C">
        <w:t xml:space="preserve">Esta fase inicial se enfoca en comprender los objetivos y requisitos del </w:t>
      </w:r>
      <w:r>
        <w:tab/>
      </w:r>
      <w:r w:rsidRPr="00960A1C">
        <w:t xml:space="preserve">proyecto desde una perspectiva </w:t>
      </w:r>
      <w:r w:rsidR="00F60910">
        <w:t>de negocios</w:t>
      </w:r>
      <w:r w:rsidRPr="00960A1C">
        <w:t xml:space="preserve">, y luego convertir este </w:t>
      </w:r>
      <w:r>
        <w:tab/>
      </w:r>
      <w:r w:rsidRPr="00960A1C">
        <w:t xml:space="preserve">conocimiento en una definición del problema de minería de datos y un </w:t>
      </w:r>
      <w:r>
        <w:tab/>
      </w:r>
      <w:r w:rsidRPr="00960A1C">
        <w:t>plan preliminar del proyecto diseñado para lograr los objetivos</w:t>
      </w:r>
      <w:r w:rsidR="00F60910">
        <w:fldChar w:fldCharType="begin" w:fldLock="1"/>
      </w:r>
      <w:r w:rsidR="00B90A89">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3]","plainTextFormattedCitation":"[23]","previouslyFormattedCitation":"[23]"},"properties":{"noteIndex":0},"schema":"https://github.com/citation-style-language/schema/raw/master/csl-citation.json"}</w:instrText>
      </w:r>
      <w:r w:rsidR="00F60910">
        <w:fldChar w:fldCharType="separate"/>
      </w:r>
      <w:r w:rsidR="00B90A89" w:rsidRPr="00B90A89">
        <w:rPr>
          <w:noProof/>
        </w:rPr>
        <w:t>[23]</w:t>
      </w:r>
      <w:r w:rsidR="00F60910">
        <w:fldChar w:fldCharType="end"/>
      </w:r>
      <w:r w:rsidRPr="00960A1C">
        <w:t>.</w:t>
      </w:r>
    </w:p>
    <w:p w14:paraId="2537C9AF" w14:textId="4D2734DF" w:rsidR="009A7169" w:rsidRDefault="009A7169" w:rsidP="009A7169">
      <w:pPr>
        <w:pStyle w:val="Prrafodelista"/>
        <w:numPr>
          <w:ilvl w:val="0"/>
          <w:numId w:val="28"/>
        </w:numPr>
        <w:ind w:left="1134"/>
      </w:pPr>
      <w:r>
        <w:t>Comprensión de los datos</w:t>
      </w:r>
      <w:r w:rsidR="00960A1C">
        <w:t>:</w:t>
      </w:r>
    </w:p>
    <w:p w14:paraId="1E768AFB" w14:textId="4BF9D763" w:rsidR="00960A1C" w:rsidRPr="00960A1C" w:rsidRDefault="00960A1C" w:rsidP="00960A1C">
      <w:pPr>
        <w:pStyle w:val="Prrafodelista"/>
        <w:ind w:left="1134"/>
      </w:pPr>
      <w:r>
        <w:tab/>
      </w:r>
      <w:r w:rsidRPr="00960A1C">
        <w:t xml:space="preserve">Esta fase inicia con recolectar los datos y continúa con actividades </w:t>
      </w:r>
      <w:r>
        <w:tab/>
      </w:r>
      <w:r w:rsidRPr="00960A1C">
        <w:t xml:space="preserve">para familiarizarse con los datos, identificar problemas de calidad de </w:t>
      </w:r>
      <w:r>
        <w:tab/>
      </w:r>
      <w:r w:rsidRPr="00960A1C">
        <w:t xml:space="preserve">los datos, descubrir los primeros conocimientos </w:t>
      </w:r>
      <w:r w:rsidR="00F16336">
        <w:t>de</w:t>
      </w:r>
      <w:r w:rsidRPr="00960A1C">
        <w:t xml:space="preserve"> los datos o </w:t>
      </w:r>
      <w:r>
        <w:tab/>
      </w:r>
      <w:r w:rsidRPr="00960A1C">
        <w:t>detectar subconjuntos interesantes para formular hipótesis</w:t>
      </w:r>
      <w:r w:rsidR="00F60910">
        <w:fldChar w:fldCharType="begin" w:fldLock="1"/>
      </w:r>
      <w:r w:rsidR="00B90A89">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3]","plainTextFormattedCitation":"[23]","previouslyFormattedCitation":"[23]"},"properties":{"noteIndex":0},"schema":"https://github.com/citation-style-language/schema/raw/master/csl-citation.json"}</w:instrText>
      </w:r>
      <w:r w:rsidR="00F60910">
        <w:fldChar w:fldCharType="separate"/>
      </w:r>
      <w:r w:rsidR="00B90A89" w:rsidRPr="00B90A89">
        <w:rPr>
          <w:noProof/>
        </w:rPr>
        <w:t>[23]</w:t>
      </w:r>
      <w:r w:rsidR="00F60910">
        <w:fldChar w:fldCharType="end"/>
      </w:r>
      <w:r w:rsidRPr="00960A1C">
        <w:t>.</w:t>
      </w:r>
    </w:p>
    <w:p w14:paraId="68410C1F" w14:textId="722D4118" w:rsidR="009A7169" w:rsidRDefault="009A7169" w:rsidP="009A7169">
      <w:pPr>
        <w:pStyle w:val="Prrafodelista"/>
        <w:numPr>
          <w:ilvl w:val="0"/>
          <w:numId w:val="28"/>
        </w:numPr>
        <w:ind w:left="1134"/>
      </w:pPr>
      <w:r>
        <w:t>Preparación de los datos</w:t>
      </w:r>
      <w:r w:rsidR="00960A1C">
        <w:t>:</w:t>
      </w:r>
    </w:p>
    <w:p w14:paraId="4859FBC6" w14:textId="7221B20A" w:rsidR="00960A1C" w:rsidRPr="00960A1C" w:rsidRDefault="00960A1C" w:rsidP="00960A1C">
      <w:pPr>
        <w:pStyle w:val="Prrafodelista"/>
      </w:pPr>
      <w:r w:rsidRPr="007655C8">
        <w:tab/>
      </w:r>
      <w:r w:rsidRPr="00960A1C">
        <w:t xml:space="preserve">La fase de preparación cubre todas las actividades para construir el </w:t>
      </w:r>
      <w:r>
        <w:tab/>
      </w:r>
      <w:r w:rsidRPr="00960A1C">
        <w:t>dataset final</w:t>
      </w:r>
      <w:r>
        <w:t xml:space="preserve"> </w:t>
      </w:r>
      <w:r w:rsidRPr="00960A1C">
        <w:t>a partir de los datos inici</w:t>
      </w:r>
      <w:r w:rsidR="007655C8">
        <w:t>ales. Las</w:t>
      </w:r>
      <w:r w:rsidRPr="00960A1C">
        <w:t xml:space="preserve"> tareas de preparación </w:t>
      </w:r>
      <w:r w:rsidR="007655C8">
        <w:tab/>
      </w:r>
      <w:r w:rsidRPr="00960A1C">
        <w:t>de d</w:t>
      </w:r>
      <w:r w:rsidR="007655C8">
        <w:t xml:space="preserve">atos se </w:t>
      </w:r>
      <w:commentRangeStart w:id="36"/>
      <w:r w:rsidR="007655C8">
        <w:t>reali</w:t>
      </w:r>
      <w:r w:rsidR="006E04B1">
        <w:t>za</w:t>
      </w:r>
      <w:r w:rsidR="007655C8">
        <w:t xml:space="preserve">n </w:t>
      </w:r>
      <w:commentRangeEnd w:id="36"/>
      <w:r w:rsidR="005A532E">
        <w:rPr>
          <w:rStyle w:val="Refdecomentario"/>
        </w:rPr>
        <w:commentReference w:id="36"/>
      </w:r>
      <w:r w:rsidR="007655C8">
        <w:t xml:space="preserve">varias veces y no </w:t>
      </w:r>
      <w:r w:rsidRPr="00960A1C">
        <w:t>en ningún orden prescrito</w:t>
      </w:r>
      <w:r w:rsidR="00F60910">
        <w:fldChar w:fldCharType="begin" w:fldLock="1"/>
      </w:r>
      <w:r w:rsidR="00B90A89">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3]","plainTextFormattedCitation":"[23]","previouslyFormattedCitation":"[23]"},"properties":{"noteIndex":0},"schema":"https://github.com/citation-style-language/schema/raw/master/csl-citation.json"}</w:instrText>
      </w:r>
      <w:r w:rsidR="00F60910">
        <w:fldChar w:fldCharType="separate"/>
      </w:r>
      <w:r w:rsidR="00B90A89" w:rsidRPr="00B90A89">
        <w:rPr>
          <w:noProof/>
        </w:rPr>
        <w:t>[23]</w:t>
      </w:r>
      <w:r w:rsidR="00F60910">
        <w:fldChar w:fldCharType="end"/>
      </w:r>
      <w:r w:rsidRPr="00960A1C">
        <w:t>.</w:t>
      </w:r>
    </w:p>
    <w:p w14:paraId="3500246B" w14:textId="0EB934DA" w:rsidR="009A7169" w:rsidRDefault="009A7169" w:rsidP="009A7169">
      <w:pPr>
        <w:pStyle w:val="Prrafodelista"/>
        <w:numPr>
          <w:ilvl w:val="0"/>
          <w:numId w:val="28"/>
        </w:numPr>
        <w:ind w:left="1134"/>
      </w:pPr>
      <w:r>
        <w:t>Modelado de los datos</w:t>
      </w:r>
      <w:r w:rsidR="00960A1C">
        <w:t>:</w:t>
      </w:r>
    </w:p>
    <w:p w14:paraId="22083E96" w14:textId="543C63F0" w:rsidR="00960A1C" w:rsidRDefault="00960A1C" w:rsidP="00960A1C">
      <w:pPr>
        <w:pStyle w:val="Prrafodelista"/>
        <w:ind w:left="1134"/>
      </w:pPr>
      <w:r>
        <w:tab/>
      </w:r>
      <w:r w:rsidRPr="00960A1C">
        <w:t xml:space="preserve">En esta fase, se seleccionan y aplican varias técnicas de modelado, y </w:t>
      </w:r>
      <w:r>
        <w:tab/>
      </w:r>
      <w:r w:rsidRPr="00960A1C">
        <w:t>sus parámetros se calibran a valores óptimos</w:t>
      </w:r>
      <w:r w:rsidR="00F60910">
        <w:fldChar w:fldCharType="begin" w:fldLock="1"/>
      </w:r>
      <w:r w:rsidR="00B90A89">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3]","plainTextFormattedCitation":"[23]","previouslyFormattedCitation":"[23]"},"properties":{"noteIndex":0},"schema":"https://github.com/citation-style-language/schema/raw/master/csl-citation.json"}</w:instrText>
      </w:r>
      <w:r w:rsidR="00F60910">
        <w:fldChar w:fldCharType="separate"/>
      </w:r>
      <w:r w:rsidR="00B90A89" w:rsidRPr="00B90A89">
        <w:rPr>
          <w:noProof/>
        </w:rPr>
        <w:t>[23]</w:t>
      </w:r>
      <w:r w:rsidR="00F60910">
        <w:fldChar w:fldCharType="end"/>
      </w:r>
      <w:r w:rsidRPr="00960A1C">
        <w:t>.</w:t>
      </w:r>
    </w:p>
    <w:p w14:paraId="6181EAB8" w14:textId="3BAFB043" w:rsidR="009A7169" w:rsidRDefault="009A7169" w:rsidP="009A7169">
      <w:pPr>
        <w:pStyle w:val="Prrafodelista"/>
        <w:numPr>
          <w:ilvl w:val="0"/>
          <w:numId w:val="28"/>
        </w:numPr>
        <w:ind w:left="1134"/>
      </w:pPr>
      <w:r>
        <w:t>Evaluación</w:t>
      </w:r>
      <w:r w:rsidR="00960A1C">
        <w:t>:</w:t>
      </w:r>
    </w:p>
    <w:p w14:paraId="31E71036" w14:textId="0AB7654D" w:rsidR="00960A1C" w:rsidRDefault="00960A1C" w:rsidP="00960A1C">
      <w:pPr>
        <w:pStyle w:val="Prrafodelista"/>
        <w:ind w:left="1134"/>
      </w:pPr>
      <w:r>
        <w:tab/>
      </w:r>
      <w:r w:rsidR="006E449D" w:rsidRPr="006E449D">
        <w:t>En la fase d</w:t>
      </w:r>
      <w:r w:rsidR="006E449D">
        <w:t xml:space="preserve">e evaluación, los resultados son evaluados </w:t>
      </w:r>
      <w:r w:rsidR="006E449D" w:rsidRPr="006E449D">
        <w:t xml:space="preserve">con los </w:t>
      </w:r>
      <w:r w:rsidR="006E449D">
        <w:tab/>
      </w:r>
      <w:r w:rsidR="006E449D" w:rsidRPr="006E449D">
        <w:t xml:space="preserve">objetivos comerciales </w:t>
      </w:r>
      <w:r w:rsidR="006E449D">
        <w:t xml:space="preserve">que se definieron. Por lo tanto, los </w:t>
      </w:r>
      <w:r w:rsidR="006E449D" w:rsidRPr="006E449D">
        <w:t xml:space="preserve">resultados </w:t>
      </w:r>
      <w:r w:rsidR="006E449D">
        <w:tab/>
      </w:r>
      <w:r w:rsidR="006E449D" w:rsidRPr="006E449D">
        <w:t>deben interpretarse y deben definirse accion</w:t>
      </w:r>
      <w:r w:rsidR="006E449D">
        <w:t>es adicionales</w:t>
      </w:r>
      <w:r w:rsidR="006E449D">
        <w:fldChar w:fldCharType="begin" w:fldLock="1"/>
      </w:r>
      <w:r w:rsidR="00B90A89">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2]","plainTextFormattedCitation":"[22]","previouslyFormattedCitation":"[22]"},"properties":{"noteIndex":0},"schema":"https://github.com/citation-style-language/schema/raw/master/csl-citation.json"}</w:instrText>
      </w:r>
      <w:r w:rsidR="006E449D">
        <w:fldChar w:fldCharType="separate"/>
      </w:r>
      <w:r w:rsidR="00B90A89" w:rsidRPr="00B90A89">
        <w:rPr>
          <w:noProof/>
        </w:rPr>
        <w:t>[22]</w:t>
      </w:r>
      <w:r w:rsidR="006E449D">
        <w:fldChar w:fldCharType="end"/>
      </w:r>
      <w:r w:rsidR="006E449D">
        <w:t>.</w:t>
      </w:r>
    </w:p>
    <w:p w14:paraId="0BCB7145" w14:textId="39B35F2B" w:rsidR="009A7169" w:rsidRDefault="009A7169" w:rsidP="009A7169">
      <w:pPr>
        <w:pStyle w:val="Prrafodelista"/>
        <w:numPr>
          <w:ilvl w:val="0"/>
          <w:numId w:val="28"/>
        </w:numPr>
        <w:ind w:left="1134"/>
      </w:pPr>
      <w:r>
        <w:t>Desarrollo</w:t>
      </w:r>
      <w:r w:rsidR="00960A1C">
        <w:t>:</w:t>
      </w:r>
    </w:p>
    <w:p w14:paraId="3156CD0A" w14:textId="78334627" w:rsidR="00960A1C" w:rsidRDefault="00960A1C" w:rsidP="00960A1C">
      <w:pPr>
        <w:pStyle w:val="Prrafodelista"/>
      </w:pPr>
      <w:r>
        <w:tab/>
      </w:r>
      <w:r w:rsidR="006E449D" w:rsidRPr="006E449D">
        <w:t xml:space="preserve">La creación del modelo generalmente no es el final del proyecto. </w:t>
      </w:r>
      <w:r w:rsidR="006E449D">
        <w:tab/>
      </w:r>
      <w:r w:rsidR="006E449D" w:rsidRPr="006E449D">
        <w:t xml:space="preserve">Según los requisitos, la fase de </w:t>
      </w:r>
      <w:r w:rsidR="006E449D">
        <w:t>desarrollo</w:t>
      </w:r>
      <w:r w:rsidR="006E449D" w:rsidRPr="006E449D">
        <w:t xml:space="preserve"> puede ser tan simple </w:t>
      </w:r>
      <w:r w:rsidR="006E449D">
        <w:tab/>
      </w:r>
      <w:r w:rsidR="006E449D" w:rsidRPr="006E449D">
        <w:t xml:space="preserve">como generar un informe o tan compleja como implementar un </w:t>
      </w:r>
      <w:r w:rsidR="006E449D">
        <w:tab/>
      </w:r>
      <w:r w:rsidR="006E449D" w:rsidRPr="006E449D">
        <w:t xml:space="preserve">proceso de </w:t>
      </w:r>
      <w:r w:rsidR="006E449D">
        <w:t>minado</w:t>
      </w:r>
      <w:r w:rsidR="006E449D" w:rsidRPr="006E449D">
        <w:t xml:space="preserve"> de datos repetible</w:t>
      </w:r>
      <w:r w:rsidR="00F60910">
        <w:fldChar w:fldCharType="begin" w:fldLock="1"/>
      </w:r>
      <w:r w:rsidR="00B90A89">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3]","plainTextFormattedCitation":"[23]","previouslyFormattedCitation":"[23]"},"properties":{"noteIndex":0},"schema":"https://github.com/citation-style-language/schema/raw/master/csl-citation.json"}</w:instrText>
      </w:r>
      <w:r w:rsidR="00F60910">
        <w:fldChar w:fldCharType="separate"/>
      </w:r>
      <w:r w:rsidR="00B90A89" w:rsidRPr="00B90A89">
        <w:rPr>
          <w:noProof/>
        </w:rPr>
        <w:t>[23]</w:t>
      </w:r>
      <w:r w:rsidR="00F60910">
        <w:fldChar w:fldCharType="end"/>
      </w:r>
      <w:r w:rsidR="006E449D" w:rsidRPr="006E449D">
        <w:t>.</w:t>
      </w:r>
    </w:p>
    <w:p w14:paraId="5C562045" w14:textId="6F20D699" w:rsidR="006E449D" w:rsidRDefault="006E449D" w:rsidP="00960A1C">
      <w:pPr>
        <w:pStyle w:val="Prrafodelista"/>
      </w:pPr>
      <w:r>
        <w:tab/>
      </w:r>
    </w:p>
    <w:p w14:paraId="5E09D168" w14:textId="77777777" w:rsidR="00960A1C" w:rsidRDefault="00960A1C" w:rsidP="00960A1C">
      <w:pPr>
        <w:pStyle w:val="Prrafodelista"/>
        <w:ind w:left="1134"/>
      </w:pPr>
    </w:p>
    <w:p w14:paraId="4006B658" w14:textId="77777777" w:rsidR="00960A1C" w:rsidRDefault="00960A1C" w:rsidP="00960A1C">
      <w:pPr>
        <w:pStyle w:val="Prrafodelista"/>
      </w:pPr>
    </w:p>
    <w:p w14:paraId="0865AF67" w14:textId="3EBA5C89" w:rsidR="00960A1C" w:rsidRDefault="00960A1C">
      <w:pPr>
        <w:spacing w:after="160" w:line="259" w:lineRule="auto"/>
      </w:pPr>
      <w:r>
        <w:br w:type="page"/>
      </w:r>
    </w:p>
    <w:p w14:paraId="7C55FD03" w14:textId="00BB0242" w:rsidR="000F51F5" w:rsidRPr="008D2D15" w:rsidRDefault="000F51F5" w:rsidP="000F51F5">
      <w:pPr>
        <w:pStyle w:val="Standard"/>
        <w:numPr>
          <w:ilvl w:val="0"/>
          <w:numId w:val="7"/>
        </w:numPr>
        <w:spacing w:line="360" w:lineRule="auto"/>
        <w:ind w:left="709" w:hanging="425"/>
        <w:jc w:val="both"/>
        <w:rPr>
          <w:rFonts w:eastAsiaTheme="majorEastAsia" w:cs="Times New Roman"/>
          <w:b/>
          <w:kern w:val="0"/>
          <w:sz w:val="28"/>
          <w:szCs w:val="40"/>
          <w:highlight w:val="yellow"/>
          <w:lang w:val="es-ES" w:eastAsia="en-US"/>
        </w:rPr>
      </w:pPr>
      <w:r w:rsidRPr="008D2D15">
        <w:rPr>
          <w:rFonts w:eastAsiaTheme="majorEastAsia" w:cs="Times New Roman"/>
          <w:b/>
          <w:kern w:val="0"/>
          <w:sz w:val="28"/>
          <w:szCs w:val="40"/>
          <w:highlight w:val="yellow"/>
          <w:lang w:val="es-ES" w:eastAsia="en-US"/>
        </w:rPr>
        <w:lastRenderedPageBreak/>
        <w:t>Planificación Temporal</w:t>
      </w:r>
    </w:p>
    <w:tbl>
      <w:tblPr>
        <w:tblStyle w:val="Tablaconcuadrcula"/>
        <w:tblW w:w="0" w:type="auto"/>
        <w:tblLook w:val="04A0" w:firstRow="1" w:lastRow="0" w:firstColumn="1" w:lastColumn="0" w:noHBand="0" w:noVBand="1"/>
      </w:tblPr>
      <w:tblGrid>
        <w:gridCol w:w="4844"/>
        <w:gridCol w:w="1808"/>
        <w:gridCol w:w="1559"/>
      </w:tblGrid>
      <w:tr w:rsidR="00704E49" w:rsidRPr="00EB04E3" w14:paraId="0F2B94BF" w14:textId="77777777" w:rsidTr="005F7EB6">
        <w:tc>
          <w:tcPr>
            <w:tcW w:w="4844" w:type="dxa"/>
          </w:tcPr>
          <w:p w14:paraId="76A8415C" w14:textId="77777777" w:rsidR="00704E49" w:rsidRPr="00EB04E3" w:rsidRDefault="00704E49" w:rsidP="005F7EB6">
            <w:pPr>
              <w:jc w:val="center"/>
              <w:rPr>
                <w:b/>
              </w:rPr>
            </w:pPr>
            <w:r w:rsidRPr="00EB04E3">
              <w:rPr>
                <w:b/>
              </w:rPr>
              <w:t>Actividad</w:t>
            </w:r>
          </w:p>
        </w:tc>
        <w:tc>
          <w:tcPr>
            <w:tcW w:w="1808" w:type="dxa"/>
          </w:tcPr>
          <w:p w14:paraId="2FE063A1" w14:textId="77777777" w:rsidR="00704E49" w:rsidRPr="00EB04E3" w:rsidRDefault="00704E49" w:rsidP="005F7EB6">
            <w:pPr>
              <w:jc w:val="center"/>
              <w:rPr>
                <w:b/>
              </w:rPr>
            </w:pPr>
            <w:r w:rsidRPr="00EB04E3">
              <w:rPr>
                <w:b/>
              </w:rPr>
              <w:t>Tiempo Estimado</w:t>
            </w:r>
          </w:p>
        </w:tc>
        <w:tc>
          <w:tcPr>
            <w:tcW w:w="1559" w:type="dxa"/>
          </w:tcPr>
          <w:p w14:paraId="4E5ADF0B" w14:textId="77777777" w:rsidR="00704E49" w:rsidRPr="00EB04E3" w:rsidRDefault="00704E49" w:rsidP="005F7EB6">
            <w:pPr>
              <w:jc w:val="center"/>
              <w:rPr>
                <w:b/>
              </w:rPr>
            </w:pPr>
            <w:r>
              <w:rPr>
                <w:b/>
              </w:rPr>
              <w:t>Referencia</w:t>
            </w:r>
          </w:p>
        </w:tc>
      </w:tr>
      <w:tr w:rsidR="00704E49" w14:paraId="53ED26C4" w14:textId="77777777" w:rsidTr="0035501D">
        <w:trPr>
          <w:trHeight w:val="1627"/>
        </w:trPr>
        <w:tc>
          <w:tcPr>
            <w:tcW w:w="4844" w:type="dxa"/>
          </w:tcPr>
          <w:p w14:paraId="15F61E82" w14:textId="77777777" w:rsidR="00704E49" w:rsidRDefault="00704E49" w:rsidP="005F7EB6">
            <w:r w:rsidRPr="00C61094">
              <w:t>Relevar y analizar distintos modelos de pronóstico de series de tiempo de tráfico web.</w:t>
            </w:r>
          </w:p>
          <w:p w14:paraId="1DFD20C5" w14:textId="77777777" w:rsidR="00704E49" w:rsidRDefault="00704E49" w:rsidP="005F7EB6">
            <w:pPr>
              <w:pStyle w:val="Prrafodelista"/>
              <w:numPr>
                <w:ilvl w:val="0"/>
                <w:numId w:val="13"/>
              </w:numPr>
            </w:pPr>
            <w:r>
              <w:t>Selección de los buscadores académicos</w:t>
            </w:r>
          </w:p>
          <w:p w14:paraId="12DEDA3E" w14:textId="77777777" w:rsidR="00704E49" w:rsidRDefault="00704E49" w:rsidP="005F7EB6">
            <w:pPr>
              <w:pStyle w:val="Prrafodelista"/>
              <w:numPr>
                <w:ilvl w:val="0"/>
                <w:numId w:val="13"/>
              </w:numPr>
            </w:pPr>
            <w:r>
              <w:t xml:space="preserve">Generación de filtros de búsqueda </w:t>
            </w:r>
          </w:p>
          <w:p w14:paraId="37A5B3C3" w14:textId="5BD9A2AF" w:rsidR="00704E49" w:rsidRPr="00EB04E3" w:rsidRDefault="00704E49" w:rsidP="005F7EB6">
            <w:pPr>
              <w:pStyle w:val="Prrafodelista"/>
              <w:numPr>
                <w:ilvl w:val="0"/>
                <w:numId w:val="13"/>
              </w:numPr>
            </w:pPr>
            <w:r>
              <w:t>Aplicación de filtros de búsqueda y evaluación de resultados.</w:t>
            </w:r>
          </w:p>
        </w:tc>
        <w:tc>
          <w:tcPr>
            <w:tcW w:w="1808" w:type="dxa"/>
          </w:tcPr>
          <w:p w14:paraId="6AEE140F" w14:textId="77777777" w:rsidR="00704E49" w:rsidRDefault="00704E49" w:rsidP="005F7EB6">
            <w:pPr>
              <w:jc w:val="center"/>
            </w:pPr>
            <w:r>
              <w:rPr>
                <w:color w:val="000000"/>
              </w:rPr>
              <w:t>1 mes</w:t>
            </w:r>
          </w:p>
        </w:tc>
        <w:tc>
          <w:tcPr>
            <w:tcW w:w="1559" w:type="dxa"/>
          </w:tcPr>
          <w:p w14:paraId="4A846395" w14:textId="77777777" w:rsidR="00704E49" w:rsidRDefault="00704E49" w:rsidP="005F7EB6">
            <w:pPr>
              <w:jc w:val="center"/>
              <w:rPr>
                <w:color w:val="000000"/>
              </w:rPr>
            </w:pPr>
            <w:r>
              <w:rPr>
                <w:color w:val="000000"/>
              </w:rPr>
              <w:t>A</w:t>
            </w:r>
          </w:p>
        </w:tc>
      </w:tr>
      <w:tr w:rsidR="00704E49" w14:paraId="2844F3E8" w14:textId="77777777" w:rsidTr="005F7EB6">
        <w:tc>
          <w:tcPr>
            <w:tcW w:w="4844" w:type="dxa"/>
          </w:tcPr>
          <w:p w14:paraId="08E37607" w14:textId="69009F2B" w:rsidR="003B7D9F" w:rsidRPr="00EB04E3" w:rsidRDefault="001F1D15" w:rsidP="001F1D15">
            <w:r>
              <w:t>Tratamiento de los datos</w:t>
            </w:r>
          </w:p>
        </w:tc>
        <w:tc>
          <w:tcPr>
            <w:tcW w:w="1808" w:type="dxa"/>
          </w:tcPr>
          <w:p w14:paraId="1933945B" w14:textId="097A39ED" w:rsidR="00704E49" w:rsidRDefault="0064209D" w:rsidP="005F7EB6">
            <w:pPr>
              <w:jc w:val="center"/>
            </w:pPr>
            <w:r>
              <w:rPr>
                <w:color w:val="000000"/>
              </w:rPr>
              <w:t>3</w:t>
            </w:r>
            <w:r w:rsidR="003B7D9F">
              <w:rPr>
                <w:color w:val="000000"/>
              </w:rPr>
              <w:t xml:space="preserve"> meses</w:t>
            </w:r>
          </w:p>
        </w:tc>
        <w:tc>
          <w:tcPr>
            <w:tcW w:w="1559" w:type="dxa"/>
          </w:tcPr>
          <w:p w14:paraId="6ACF282B" w14:textId="77777777" w:rsidR="00704E49" w:rsidRDefault="00704E49" w:rsidP="005F7EB6">
            <w:pPr>
              <w:jc w:val="center"/>
              <w:rPr>
                <w:color w:val="000000"/>
              </w:rPr>
            </w:pPr>
            <w:r>
              <w:rPr>
                <w:color w:val="000000"/>
              </w:rPr>
              <w:t>B</w:t>
            </w:r>
          </w:p>
        </w:tc>
      </w:tr>
      <w:tr w:rsidR="00704E49" w14:paraId="089C1A88" w14:textId="77777777" w:rsidTr="005F7EB6">
        <w:tc>
          <w:tcPr>
            <w:tcW w:w="4844" w:type="dxa"/>
          </w:tcPr>
          <w:p w14:paraId="1740B2B3" w14:textId="77777777" w:rsidR="003B7D9F" w:rsidRDefault="003B7D9F" w:rsidP="003B7D9F">
            <w:pPr>
              <w:ind w:left="29"/>
            </w:pPr>
            <w:r>
              <w:t>Determinar la adecuación de cada uno de los modelos propuestos de la bibliografía a la problemática.</w:t>
            </w:r>
          </w:p>
          <w:p w14:paraId="2814408A" w14:textId="77777777" w:rsidR="003B7D9F" w:rsidRDefault="003B7D9F" w:rsidP="003B7D9F">
            <w:pPr>
              <w:pStyle w:val="Prrafodelista"/>
              <w:numPr>
                <w:ilvl w:val="0"/>
                <w:numId w:val="14"/>
              </w:numPr>
            </w:pPr>
            <w:r>
              <w:t>Listar los modelos propuestos resultantes de la búsqueda bibliográfica.</w:t>
            </w:r>
          </w:p>
          <w:p w14:paraId="2BFCBADC" w14:textId="77777777" w:rsidR="003B7D9F" w:rsidRDefault="003B7D9F" w:rsidP="003B7D9F">
            <w:pPr>
              <w:pStyle w:val="Prrafodelista"/>
              <w:numPr>
                <w:ilvl w:val="0"/>
                <w:numId w:val="14"/>
              </w:numPr>
            </w:pPr>
            <w:r>
              <w:t>Comparar los modelos.</w:t>
            </w:r>
          </w:p>
          <w:p w14:paraId="199963C3" w14:textId="77777777" w:rsidR="003B7D9F" w:rsidRPr="00C61094" w:rsidRDefault="003B7D9F" w:rsidP="003B7D9F">
            <w:pPr>
              <w:pStyle w:val="Prrafodelista"/>
              <w:numPr>
                <w:ilvl w:val="0"/>
                <w:numId w:val="14"/>
              </w:numPr>
            </w:pPr>
            <w:r>
              <w:t>Seleccionar los modelos que se adecuen a la problemática.</w:t>
            </w:r>
          </w:p>
          <w:p w14:paraId="216B728D" w14:textId="32252BAD" w:rsidR="00704E49" w:rsidRDefault="00704E49" w:rsidP="005F7EB6">
            <w:pPr>
              <w:ind w:left="29"/>
            </w:pPr>
          </w:p>
        </w:tc>
        <w:tc>
          <w:tcPr>
            <w:tcW w:w="1808" w:type="dxa"/>
          </w:tcPr>
          <w:p w14:paraId="32165F85" w14:textId="072A8489" w:rsidR="00704E49" w:rsidRDefault="003B7D9F" w:rsidP="005F7EB6">
            <w:pPr>
              <w:jc w:val="center"/>
              <w:rPr>
                <w:color w:val="000000"/>
              </w:rPr>
            </w:pPr>
            <w:r>
              <w:rPr>
                <w:color w:val="000000"/>
              </w:rPr>
              <w:t>1 mes</w:t>
            </w:r>
          </w:p>
        </w:tc>
        <w:tc>
          <w:tcPr>
            <w:tcW w:w="1559" w:type="dxa"/>
          </w:tcPr>
          <w:p w14:paraId="1F5B320F" w14:textId="052B364B" w:rsidR="00704E49" w:rsidRDefault="003B7D9F" w:rsidP="005F7EB6">
            <w:pPr>
              <w:jc w:val="center"/>
              <w:rPr>
                <w:color w:val="000000"/>
              </w:rPr>
            </w:pPr>
            <w:r>
              <w:rPr>
                <w:color w:val="000000"/>
              </w:rPr>
              <w:t>C</w:t>
            </w:r>
          </w:p>
        </w:tc>
      </w:tr>
      <w:tr w:rsidR="0059538D" w14:paraId="077C7E85" w14:textId="77777777" w:rsidTr="00D85238">
        <w:trPr>
          <w:trHeight w:val="2334"/>
        </w:trPr>
        <w:tc>
          <w:tcPr>
            <w:tcW w:w="4844" w:type="dxa"/>
          </w:tcPr>
          <w:p w14:paraId="4C41DFB2" w14:textId="77777777" w:rsidR="0059538D" w:rsidRPr="00EB0A84" w:rsidRDefault="0059538D" w:rsidP="0059538D">
            <w:pPr>
              <w:ind w:left="29"/>
            </w:pPr>
            <w:r w:rsidRPr="00EB0A84">
              <w:t>Definir indicadores para medir el desempeño de los modelos.</w:t>
            </w:r>
          </w:p>
          <w:p w14:paraId="6B817D55" w14:textId="48116419" w:rsidR="00F56C52" w:rsidRPr="00EB0A84" w:rsidRDefault="00F56C52" w:rsidP="00F56C52">
            <w:pPr>
              <w:pStyle w:val="Prrafodelista"/>
              <w:numPr>
                <w:ilvl w:val="0"/>
                <w:numId w:val="14"/>
              </w:numPr>
            </w:pPr>
            <w:r w:rsidRPr="00EB0A84">
              <w:t>Realizar una búsqueda bibliográfica de los indicadores para medir el desempeño</w:t>
            </w:r>
            <w:r w:rsidR="003B2638" w:rsidRPr="00EB0A84">
              <w:t>.</w:t>
            </w:r>
          </w:p>
          <w:p w14:paraId="34CC2ACB" w14:textId="0074189A" w:rsidR="00F56C52" w:rsidRPr="00EB0A84" w:rsidRDefault="00D85238" w:rsidP="003B2638">
            <w:pPr>
              <w:pStyle w:val="Prrafodelista"/>
              <w:numPr>
                <w:ilvl w:val="0"/>
                <w:numId w:val="14"/>
              </w:numPr>
            </w:pPr>
            <w:r w:rsidRPr="00EB0A84">
              <w:t>Ana</w:t>
            </w:r>
            <w:r w:rsidR="003B2638" w:rsidRPr="00EB0A84">
              <w:t xml:space="preserve">lizar </w:t>
            </w:r>
            <w:r w:rsidR="00F56C52" w:rsidRPr="00EB0A84">
              <w:t xml:space="preserve">y seleccionar los indicadores </w:t>
            </w:r>
            <w:r w:rsidRPr="00EB0A84">
              <w:t>para medir el desempeño.</w:t>
            </w:r>
          </w:p>
        </w:tc>
        <w:tc>
          <w:tcPr>
            <w:tcW w:w="1808" w:type="dxa"/>
          </w:tcPr>
          <w:p w14:paraId="17927D66" w14:textId="4B7894BB" w:rsidR="0059538D" w:rsidRPr="00EB0A84" w:rsidRDefault="0059538D" w:rsidP="0059538D">
            <w:pPr>
              <w:jc w:val="center"/>
              <w:rPr>
                <w:color w:val="000000"/>
              </w:rPr>
            </w:pPr>
            <w:r w:rsidRPr="00EB0A84">
              <w:rPr>
                <w:color w:val="000000"/>
              </w:rPr>
              <w:t>1 mes</w:t>
            </w:r>
          </w:p>
        </w:tc>
        <w:tc>
          <w:tcPr>
            <w:tcW w:w="1559" w:type="dxa"/>
          </w:tcPr>
          <w:p w14:paraId="69E168C0" w14:textId="4C739E59" w:rsidR="0059538D" w:rsidRPr="00EB0A84" w:rsidRDefault="0059538D" w:rsidP="0059538D">
            <w:pPr>
              <w:jc w:val="center"/>
              <w:rPr>
                <w:color w:val="000000"/>
              </w:rPr>
            </w:pPr>
            <w:r w:rsidRPr="00EB0A84">
              <w:rPr>
                <w:color w:val="000000"/>
              </w:rPr>
              <w:t>D</w:t>
            </w:r>
          </w:p>
        </w:tc>
      </w:tr>
      <w:tr w:rsidR="0059538D" w14:paraId="46F0BE64" w14:textId="77777777" w:rsidTr="005F7EB6">
        <w:tc>
          <w:tcPr>
            <w:tcW w:w="4844" w:type="dxa"/>
          </w:tcPr>
          <w:p w14:paraId="3410B4FC" w14:textId="1950DB7D" w:rsidR="0059538D" w:rsidRDefault="0059538D" w:rsidP="0059538D">
            <w:pPr>
              <w:pStyle w:val="Prrafodelista"/>
              <w:ind w:left="0"/>
            </w:pPr>
            <w:r>
              <w:t xml:space="preserve">Generar </w:t>
            </w:r>
            <w:r w:rsidRPr="0035501D">
              <w:t>los</w:t>
            </w:r>
            <w:r>
              <w:t xml:space="preserve"> Modelos</w:t>
            </w:r>
          </w:p>
          <w:p w14:paraId="0B9631D7" w14:textId="187C1825" w:rsidR="0059538D" w:rsidRPr="0035501D" w:rsidRDefault="0059538D" w:rsidP="0059538D">
            <w:pPr>
              <w:pStyle w:val="Prrafodelista"/>
              <w:numPr>
                <w:ilvl w:val="0"/>
                <w:numId w:val="18"/>
              </w:numPr>
            </w:pPr>
            <w:r w:rsidRPr="0035501D">
              <w:t>Generar la prueba de diseño</w:t>
            </w:r>
            <w:r w:rsidR="00D85238">
              <w:t>.</w:t>
            </w:r>
          </w:p>
          <w:p w14:paraId="6F705B60" w14:textId="79AA61EF" w:rsidR="0059538D" w:rsidRDefault="0059538D" w:rsidP="0059538D">
            <w:pPr>
              <w:pStyle w:val="Prrafodelista"/>
              <w:numPr>
                <w:ilvl w:val="0"/>
                <w:numId w:val="18"/>
              </w:numPr>
            </w:pPr>
            <w:r w:rsidRPr="0035501D">
              <w:t>Construir los modelos</w:t>
            </w:r>
            <w:r w:rsidR="00D85238">
              <w:t>.</w:t>
            </w:r>
          </w:p>
        </w:tc>
        <w:tc>
          <w:tcPr>
            <w:tcW w:w="1808" w:type="dxa"/>
          </w:tcPr>
          <w:p w14:paraId="446E6B69" w14:textId="0EE2208F" w:rsidR="0059538D" w:rsidRDefault="0059538D" w:rsidP="0059538D">
            <w:pPr>
              <w:jc w:val="center"/>
              <w:rPr>
                <w:color w:val="000000"/>
              </w:rPr>
            </w:pPr>
            <w:r>
              <w:rPr>
                <w:color w:val="000000"/>
              </w:rPr>
              <w:t>1 meses</w:t>
            </w:r>
          </w:p>
        </w:tc>
        <w:tc>
          <w:tcPr>
            <w:tcW w:w="1559" w:type="dxa"/>
          </w:tcPr>
          <w:p w14:paraId="5B1B71FC" w14:textId="0A8E914E" w:rsidR="0059538D" w:rsidRDefault="0059538D" w:rsidP="0059538D">
            <w:pPr>
              <w:jc w:val="center"/>
              <w:rPr>
                <w:color w:val="000000"/>
              </w:rPr>
            </w:pPr>
            <w:r>
              <w:rPr>
                <w:color w:val="000000"/>
              </w:rPr>
              <w:t>E</w:t>
            </w:r>
          </w:p>
        </w:tc>
      </w:tr>
      <w:tr w:rsidR="0059538D" w14:paraId="461C0EFF" w14:textId="77777777" w:rsidTr="005F7EB6">
        <w:tc>
          <w:tcPr>
            <w:tcW w:w="4844" w:type="dxa"/>
          </w:tcPr>
          <w:p w14:paraId="01885A59" w14:textId="77777777" w:rsidR="0059538D" w:rsidRDefault="0059538D" w:rsidP="0059538D">
            <w:pPr>
              <w:ind w:left="29"/>
            </w:pPr>
            <w:r w:rsidRPr="00A62FC3">
              <w:t>Realizar la evaluación del desempeño de los modelos.</w:t>
            </w:r>
          </w:p>
          <w:p w14:paraId="0EFDDE0C" w14:textId="483378B4" w:rsidR="0059538D" w:rsidRDefault="0059538D" w:rsidP="0059538D">
            <w:pPr>
              <w:pStyle w:val="Prrafodelista"/>
              <w:numPr>
                <w:ilvl w:val="0"/>
                <w:numId w:val="19"/>
              </w:numPr>
            </w:pPr>
            <w:r w:rsidRPr="0035501D">
              <w:t>Evaluar y ajustar los modelos</w:t>
            </w:r>
            <w:r w:rsidR="00D85238">
              <w:t>.</w:t>
            </w:r>
          </w:p>
        </w:tc>
        <w:tc>
          <w:tcPr>
            <w:tcW w:w="1808" w:type="dxa"/>
          </w:tcPr>
          <w:p w14:paraId="3C3C2EAD" w14:textId="0FADD4AF" w:rsidR="0059538D" w:rsidRDefault="0059538D" w:rsidP="0059538D">
            <w:pPr>
              <w:jc w:val="center"/>
              <w:rPr>
                <w:color w:val="000000"/>
              </w:rPr>
            </w:pPr>
            <w:r>
              <w:rPr>
                <w:color w:val="000000"/>
              </w:rPr>
              <w:t>1 mes</w:t>
            </w:r>
          </w:p>
        </w:tc>
        <w:tc>
          <w:tcPr>
            <w:tcW w:w="1559" w:type="dxa"/>
          </w:tcPr>
          <w:p w14:paraId="6BD78527" w14:textId="1A691011" w:rsidR="0059538D" w:rsidRDefault="0059538D" w:rsidP="0059538D">
            <w:pPr>
              <w:jc w:val="center"/>
              <w:rPr>
                <w:color w:val="000000"/>
              </w:rPr>
            </w:pPr>
            <w:r>
              <w:rPr>
                <w:color w:val="000000"/>
              </w:rPr>
              <w:t>F</w:t>
            </w:r>
          </w:p>
        </w:tc>
      </w:tr>
      <w:tr w:rsidR="0059538D" w14:paraId="770ADE6B" w14:textId="77777777" w:rsidTr="005F7EB6">
        <w:tc>
          <w:tcPr>
            <w:tcW w:w="4844" w:type="dxa"/>
          </w:tcPr>
          <w:p w14:paraId="5B7B7C92" w14:textId="0C84BE29" w:rsidR="0059538D" w:rsidRDefault="0059538D" w:rsidP="0059538D">
            <w:pPr>
              <w:ind w:left="29"/>
            </w:pPr>
            <w:r w:rsidRPr="00A62FC3">
              <w:t xml:space="preserve">Validar </w:t>
            </w:r>
            <w:r>
              <w:t>los</w:t>
            </w:r>
            <w:r w:rsidRPr="00C61094">
              <w:t xml:space="preserve"> modelo</w:t>
            </w:r>
            <w:r>
              <w:t>s.</w:t>
            </w:r>
          </w:p>
        </w:tc>
        <w:tc>
          <w:tcPr>
            <w:tcW w:w="1808" w:type="dxa"/>
          </w:tcPr>
          <w:p w14:paraId="2B66DE42" w14:textId="0FD6579B" w:rsidR="0059538D" w:rsidRDefault="0059538D" w:rsidP="0059538D">
            <w:pPr>
              <w:jc w:val="center"/>
              <w:rPr>
                <w:color w:val="000000"/>
              </w:rPr>
            </w:pPr>
            <w:r>
              <w:rPr>
                <w:color w:val="000000"/>
              </w:rPr>
              <w:t>1 mes</w:t>
            </w:r>
          </w:p>
        </w:tc>
        <w:tc>
          <w:tcPr>
            <w:tcW w:w="1559" w:type="dxa"/>
          </w:tcPr>
          <w:p w14:paraId="24694F10" w14:textId="4B9A0E87" w:rsidR="0059538D" w:rsidRDefault="0059538D" w:rsidP="0059538D">
            <w:pPr>
              <w:jc w:val="center"/>
              <w:rPr>
                <w:color w:val="000000"/>
              </w:rPr>
            </w:pPr>
            <w:r>
              <w:rPr>
                <w:color w:val="000000"/>
              </w:rPr>
              <w:t>G</w:t>
            </w:r>
          </w:p>
        </w:tc>
      </w:tr>
      <w:tr w:rsidR="0059538D" w14:paraId="6D50143C" w14:textId="77777777" w:rsidTr="005F7EB6">
        <w:tc>
          <w:tcPr>
            <w:tcW w:w="4844" w:type="dxa"/>
          </w:tcPr>
          <w:p w14:paraId="0AA55448" w14:textId="6BB702E7" w:rsidR="0059538D" w:rsidRDefault="0059538D" w:rsidP="0059538D">
            <w:pPr>
              <w:ind w:left="29"/>
            </w:pPr>
            <w:r>
              <w:rPr>
                <w:rFonts w:eastAsia="Tahoma"/>
              </w:rPr>
              <w:t>Realizar la escritura del documento de tesis</w:t>
            </w:r>
            <w:r w:rsidR="00D85238">
              <w:rPr>
                <w:rFonts w:eastAsia="Tahoma"/>
              </w:rPr>
              <w:t>.</w:t>
            </w:r>
          </w:p>
        </w:tc>
        <w:tc>
          <w:tcPr>
            <w:tcW w:w="1808" w:type="dxa"/>
          </w:tcPr>
          <w:p w14:paraId="039F16C4" w14:textId="6CB71BE5" w:rsidR="0059538D" w:rsidRDefault="0059538D" w:rsidP="0059538D">
            <w:pPr>
              <w:jc w:val="center"/>
              <w:rPr>
                <w:color w:val="000000"/>
              </w:rPr>
            </w:pPr>
            <w:r>
              <w:rPr>
                <w:color w:val="000000"/>
              </w:rPr>
              <w:t>11 meses</w:t>
            </w:r>
          </w:p>
        </w:tc>
        <w:tc>
          <w:tcPr>
            <w:tcW w:w="1559" w:type="dxa"/>
          </w:tcPr>
          <w:p w14:paraId="0939110F" w14:textId="702C2D47" w:rsidR="0059538D" w:rsidRDefault="0059538D" w:rsidP="0059538D">
            <w:pPr>
              <w:jc w:val="center"/>
              <w:rPr>
                <w:color w:val="000000"/>
              </w:rPr>
            </w:pPr>
            <w:r>
              <w:rPr>
                <w:color w:val="000000"/>
              </w:rPr>
              <w:t>H</w:t>
            </w:r>
          </w:p>
        </w:tc>
      </w:tr>
      <w:tr w:rsidR="0059538D" w14:paraId="38627E8C" w14:textId="77777777" w:rsidTr="005F7EB6">
        <w:tc>
          <w:tcPr>
            <w:tcW w:w="4844" w:type="dxa"/>
          </w:tcPr>
          <w:p w14:paraId="1A405068" w14:textId="0E74635E" w:rsidR="0059538D" w:rsidRDefault="0059538D" w:rsidP="0059538D">
            <w:pPr>
              <w:ind w:left="29"/>
              <w:jc w:val="center"/>
            </w:pPr>
            <w:r>
              <w:t>TOTAL</w:t>
            </w:r>
          </w:p>
        </w:tc>
        <w:tc>
          <w:tcPr>
            <w:tcW w:w="3367" w:type="dxa"/>
            <w:gridSpan w:val="2"/>
          </w:tcPr>
          <w:p w14:paraId="71572CE7" w14:textId="0C439201" w:rsidR="0059538D" w:rsidRDefault="0059538D" w:rsidP="0059538D">
            <w:pPr>
              <w:jc w:val="center"/>
              <w:rPr>
                <w:color w:val="000000"/>
              </w:rPr>
            </w:pPr>
            <w:r>
              <w:rPr>
                <w:color w:val="000000"/>
              </w:rPr>
              <w:t>11 meses</w:t>
            </w:r>
          </w:p>
        </w:tc>
      </w:tr>
    </w:tbl>
    <w:p w14:paraId="2E49D489" w14:textId="32B6499C" w:rsidR="000F51F5" w:rsidRDefault="00992AF3" w:rsidP="00992AF3">
      <w:pPr>
        <w:jc w:val="center"/>
      </w:pPr>
      <w:r>
        <w:rPr>
          <w:noProof/>
        </w:rPr>
        <w:lastRenderedPageBreak/>
        <w:drawing>
          <wp:inline distT="0" distB="0" distL="0" distR="0" wp14:anchorId="128E6C59" wp14:editId="58C5AE23">
            <wp:extent cx="2124075" cy="304800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24075" cy="3048000"/>
                    </a:xfrm>
                    <a:prstGeom prst="rect">
                      <a:avLst/>
                    </a:prstGeom>
                    <a:noFill/>
                    <a:ln>
                      <a:noFill/>
                    </a:ln>
                  </pic:spPr>
                </pic:pic>
              </a:graphicData>
            </a:graphic>
          </wp:inline>
        </w:drawing>
      </w:r>
    </w:p>
    <w:p w14:paraId="3A19CC9C" w14:textId="6F73677B" w:rsidR="00992AF3" w:rsidRDefault="00992AF3" w:rsidP="00992AF3">
      <w:pPr>
        <w:jc w:val="center"/>
        <w:rPr>
          <w:sz w:val="20"/>
        </w:rPr>
      </w:pPr>
      <w:r>
        <w:rPr>
          <w:sz w:val="20"/>
        </w:rPr>
        <w:t>Figura 1. Tiempo estipulado para cada actividad.</w:t>
      </w:r>
    </w:p>
    <w:p w14:paraId="04204E25" w14:textId="77777777" w:rsidR="00992AF3" w:rsidRDefault="00992AF3" w:rsidP="000F51F5"/>
    <w:p w14:paraId="0C6692A3" w14:textId="244F606B" w:rsidR="0064209D" w:rsidRDefault="00992AF3" w:rsidP="00992AF3">
      <w:pPr>
        <w:jc w:val="center"/>
      </w:pPr>
      <w:r>
        <w:rPr>
          <w:noProof/>
        </w:rPr>
        <w:drawing>
          <wp:inline distT="0" distB="0" distL="0" distR="0" wp14:anchorId="1D52FD16" wp14:editId="4047FA05">
            <wp:extent cx="5219700" cy="25050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19700" cy="2505075"/>
                    </a:xfrm>
                    <a:prstGeom prst="rect">
                      <a:avLst/>
                    </a:prstGeom>
                    <a:noFill/>
                    <a:ln>
                      <a:noFill/>
                    </a:ln>
                  </pic:spPr>
                </pic:pic>
              </a:graphicData>
            </a:graphic>
          </wp:inline>
        </w:drawing>
      </w:r>
    </w:p>
    <w:p w14:paraId="326FD78B" w14:textId="530E4225" w:rsidR="00992AF3" w:rsidRDefault="00992AF3" w:rsidP="00992AF3">
      <w:pPr>
        <w:jc w:val="center"/>
        <w:rPr>
          <w:sz w:val="20"/>
        </w:rPr>
      </w:pPr>
      <w:r>
        <w:rPr>
          <w:sz w:val="20"/>
        </w:rPr>
        <w:t xml:space="preserve">Figura 2. Diagrama </w:t>
      </w:r>
      <w:r w:rsidRPr="00992AF3">
        <w:rPr>
          <w:sz w:val="20"/>
        </w:rPr>
        <w:t xml:space="preserve">de </w:t>
      </w:r>
      <w:r>
        <w:rPr>
          <w:sz w:val="20"/>
        </w:rPr>
        <w:t>Gantt.</w:t>
      </w:r>
    </w:p>
    <w:p w14:paraId="3955C1AF" w14:textId="77777777" w:rsidR="00992AF3" w:rsidRPr="000F51F5" w:rsidRDefault="00992AF3" w:rsidP="000F51F5"/>
    <w:p w14:paraId="76F29871" w14:textId="14623BA0" w:rsidR="00AC2A53" w:rsidRDefault="000F51F5" w:rsidP="001F1D15">
      <w:pPr>
        <w:ind w:left="29"/>
        <w:rPr>
          <w:lang w:val="es-MX"/>
        </w:rPr>
      </w:pPr>
      <w:r>
        <w:tab/>
      </w:r>
      <w:r w:rsidR="00710D68" w:rsidRPr="000538FE">
        <w:t xml:space="preserve">Según lo estipulado en </w:t>
      </w:r>
      <w:r w:rsidR="00710D68">
        <w:t xml:space="preserve">la planificación temporal </w:t>
      </w:r>
      <w:r w:rsidR="00710D68" w:rsidRPr="000538FE">
        <w:t xml:space="preserve">el desarrollo de este proyecto tendrá una duración de </w:t>
      </w:r>
      <w:r w:rsidR="008E3426">
        <w:t>11</w:t>
      </w:r>
      <w:r w:rsidR="00710D68" w:rsidRPr="000538FE">
        <w:t xml:space="preserve"> meses.</w:t>
      </w:r>
      <w:r w:rsidR="001F1D15">
        <w:rPr>
          <w:lang w:val="es-MX"/>
        </w:rPr>
        <w:t xml:space="preserve"> </w:t>
      </w:r>
    </w:p>
    <w:p w14:paraId="17961FAD" w14:textId="77777777" w:rsidR="00AC2A53" w:rsidRDefault="00AC2A53">
      <w:pPr>
        <w:spacing w:after="160" w:line="259" w:lineRule="auto"/>
        <w:rPr>
          <w:lang w:val="es-MX"/>
        </w:rPr>
      </w:pPr>
      <w:r>
        <w:rPr>
          <w:lang w:val="es-MX"/>
        </w:rPr>
        <w:br w:type="page"/>
      </w:r>
    </w:p>
    <w:p w14:paraId="79ECB7BC" w14:textId="77777777" w:rsidR="009C21C4" w:rsidRDefault="009C21C4" w:rsidP="009C21C4">
      <w:pPr>
        <w:pStyle w:val="Ttulo1"/>
        <w:numPr>
          <w:ilvl w:val="0"/>
          <w:numId w:val="7"/>
        </w:numPr>
        <w:ind w:hanging="436"/>
      </w:pPr>
      <w:bookmarkStart w:id="37" w:name="_Toc114647326"/>
      <w:r>
        <w:lastRenderedPageBreak/>
        <w:t>Resultados Esperados</w:t>
      </w:r>
      <w:bookmarkEnd w:id="37"/>
    </w:p>
    <w:p w14:paraId="0951A960" w14:textId="77777777" w:rsidR="009C21C4" w:rsidRDefault="009C21C4" w:rsidP="009C21C4"/>
    <w:p w14:paraId="746694B1" w14:textId="3D5CDB25" w:rsidR="00E363BE" w:rsidRDefault="00E363BE" w:rsidP="002A56FB">
      <w:pPr>
        <w:ind w:left="709"/>
        <w:jc w:val="both"/>
      </w:pPr>
      <w:r>
        <w:t xml:space="preserve">Este proyecto de investigación brindaría a la </w:t>
      </w:r>
      <w:r w:rsidR="009A7169">
        <w:t xml:space="preserve">U.Na.M. </w:t>
      </w:r>
      <w:proofErr w:type="gramStart"/>
      <w:r w:rsidR="009A7169">
        <w:t>un</w:t>
      </w:r>
      <w:proofErr w:type="gramEnd"/>
      <w:r>
        <w:t xml:space="preserve"> modelo capaz de pronosticar el tráfico web, se espera que el desempeño del modelo justifique el uso del mismo</w:t>
      </w:r>
      <w:r w:rsidR="00AC2A53">
        <w:t>.</w:t>
      </w:r>
    </w:p>
    <w:p w14:paraId="15FDC933" w14:textId="77777777" w:rsidR="00AC2A53" w:rsidRDefault="00AC2A53" w:rsidP="002A56FB">
      <w:pPr>
        <w:ind w:left="709"/>
        <w:jc w:val="both"/>
      </w:pPr>
    </w:p>
    <w:p w14:paraId="2213A133" w14:textId="77777777" w:rsidR="009A7169" w:rsidRDefault="00AC2A53" w:rsidP="009A7169">
      <w:pPr>
        <w:ind w:left="709"/>
        <w:jc w:val="both"/>
      </w:pPr>
      <w:r>
        <w:t>Entre algunos puntos importantes se pueden citar:</w:t>
      </w:r>
    </w:p>
    <w:p w14:paraId="01E112AD" w14:textId="77777777" w:rsidR="009A7169" w:rsidRDefault="009A7169" w:rsidP="009A7169">
      <w:pPr>
        <w:ind w:left="709"/>
        <w:jc w:val="both"/>
      </w:pPr>
    </w:p>
    <w:p w14:paraId="5209E69D" w14:textId="661BE569" w:rsidR="00556A44" w:rsidRDefault="00AC2A53" w:rsidP="009A7169">
      <w:pPr>
        <w:pStyle w:val="Prrafodelista"/>
        <w:numPr>
          <w:ilvl w:val="0"/>
          <w:numId w:val="27"/>
        </w:numPr>
        <w:ind w:left="993"/>
        <w:jc w:val="both"/>
      </w:pPr>
      <w:r>
        <w:t>Detectar patrones de estacionalidad y tendencia, referente al tráfico web</w:t>
      </w:r>
      <w:r w:rsidR="009A7169">
        <w:t xml:space="preserve"> de las páginas institucionales de la U.Na.M.</w:t>
      </w:r>
    </w:p>
    <w:p w14:paraId="6CEBF472" w14:textId="77777777" w:rsidR="009A7169" w:rsidRDefault="009A7169" w:rsidP="009A7169">
      <w:pPr>
        <w:pStyle w:val="Prrafodelista"/>
        <w:ind w:left="993"/>
        <w:jc w:val="both"/>
      </w:pPr>
    </w:p>
    <w:p w14:paraId="27D77E3C" w14:textId="074A5DE7" w:rsidR="00AC2A53" w:rsidRDefault="00013BDE" w:rsidP="009A7169">
      <w:pPr>
        <w:pStyle w:val="Prrafodelista"/>
        <w:numPr>
          <w:ilvl w:val="0"/>
          <w:numId w:val="27"/>
        </w:numPr>
        <w:ind w:left="993"/>
        <w:jc w:val="both"/>
      </w:pPr>
      <w:r>
        <w:t>Detectar e informar indicadores</w:t>
      </w:r>
      <w:r w:rsidR="00AC2A53">
        <w:t xml:space="preserve"> </w:t>
      </w:r>
      <w:r>
        <w:t xml:space="preserve">que permitan predecir </w:t>
      </w:r>
      <w:r w:rsidR="00AC2A53">
        <w:t xml:space="preserve">el </w:t>
      </w:r>
      <w:r>
        <w:t xml:space="preserve">comportamiento </w:t>
      </w:r>
      <w:r w:rsidR="00AC2A53">
        <w:t>de los servidores</w:t>
      </w:r>
      <w:r w:rsidR="00535422">
        <w:t xml:space="preserve"> para permitir la toma de decisiones que posibilite el mayor rendimiento de los mismos.</w:t>
      </w:r>
    </w:p>
    <w:p w14:paraId="60E0F76A" w14:textId="77777777" w:rsidR="00556A44" w:rsidRDefault="00556A44" w:rsidP="009A7169">
      <w:pPr>
        <w:pStyle w:val="Prrafodelista"/>
        <w:ind w:left="993"/>
        <w:jc w:val="both"/>
      </w:pPr>
    </w:p>
    <w:p w14:paraId="14255FF4" w14:textId="0FE396A1" w:rsidR="00556A44" w:rsidRDefault="00AC2A53" w:rsidP="00535422">
      <w:pPr>
        <w:pStyle w:val="Prrafodelista"/>
        <w:numPr>
          <w:ilvl w:val="0"/>
          <w:numId w:val="27"/>
        </w:numPr>
        <w:ind w:left="993"/>
        <w:jc w:val="both"/>
      </w:pPr>
      <w:r>
        <w:t xml:space="preserve">Ayudar a entender el comportamiento de los usuarios de las </w:t>
      </w:r>
      <w:r w:rsidR="00556A44">
        <w:t>páginas</w:t>
      </w:r>
      <w:r>
        <w:t xml:space="preserve"> institucionales</w:t>
      </w:r>
      <w:r w:rsidR="00535422">
        <w:t>.</w:t>
      </w:r>
      <w:r w:rsidR="00556A44">
        <w:tab/>
      </w:r>
    </w:p>
    <w:p w14:paraId="24D55981" w14:textId="77777777" w:rsidR="00AC2A53" w:rsidRDefault="00AC2A53" w:rsidP="002A56FB">
      <w:pPr>
        <w:ind w:left="709"/>
        <w:jc w:val="both"/>
      </w:pPr>
    </w:p>
    <w:p w14:paraId="1CDB87F1" w14:textId="77777777" w:rsidR="009C21C4" w:rsidRDefault="009C21C4" w:rsidP="007655C8">
      <w:pPr>
        <w:ind w:left="1416" w:hanging="707"/>
        <w:jc w:val="both"/>
      </w:pPr>
      <w:r>
        <w:t>Las hipótesis que guiarán a este estudio son las siguientes:</w:t>
      </w:r>
    </w:p>
    <w:p w14:paraId="2CFAE7A4" w14:textId="77777777" w:rsidR="009C21C4" w:rsidRDefault="009C21C4" w:rsidP="009C21C4">
      <w:pPr>
        <w:ind w:left="1080"/>
        <w:jc w:val="both"/>
      </w:pPr>
    </w:p>
    <w:p w14:paraId="3095562C" w14:textId="62C8D45A" w:rsidR="009C21C4" w:rsidRDefault="009C21C4" w:rsidP="002A56FB">
      <w:pPr>
        <w:pStyle w:val="Prrafodelista"/>
        <w:numPr>
          <w:ilvl w:val="0"/>
          <w:numId w:val="15"/>
        </w:numPr>
        <w:ind w:left="1134"/>
        <w:jc w:val="both"/>
      </w:pPr>
      <w:r>
        <w:t xml:space="preserve">Existe algún modelo que pueda representar el pronóstico de  series de tiempo de tráfico </w:t>
      </w:r>
      <w:r w:rsidRPr="008D2D15">
        <w:rPr>
          <w:highlight w:val="yellow"/>
        </w:rPr>
        <w:t>web en la página institucional</w:t>
      </w:r>
      <w:r w:rsidR="001F5F59" w:rsidRPr="008D2D15">
        <w:rPr>
          <w:highlight w:val="yellow"/>
        </w:rPr>
        <w:t xml:space="preserve"> de la </w:t>
      </w:r>
      <w:r w:rsidR="00FF5C09" w:rsidRPr="008D2D15">
        <w:rPr>
          <w:highlight w:val="yellow"/>
        </w:rPr>
        <w:t>U.Na.M</w:t>
      </w:r>
      <w:r w:rsidR="00FF5C09">
        <w:t>.</w:t>
      </w:r>
    </w:p>
    <w:p w14:paraId="0FE90836" w14:textId="77777777" w:rsidR="009C21C4" w:rsidRPr="00006D9A" w:rsidRDefault="009C21C4" w:rsidP="001D3392">
      <w:pPr>
        <w:rPr>
          <w:lang w:val="es-MX"/>
        </w:rPr>
      </w:pPr>
    </w:p>
    <w:p w14:paraId="40647B90" w14:textId="3A5C6CF5" w:rsidR="007B5951" w:rsidRDefault="00957421">
      <w:pPr>
        <w:rPr>
          <w:rFonts w:ascii="Segoe UI" w:hAnsi="Segoe UI" w:cs="Segoe UI"/>
          <w:color w:val="212529"/>
          <w:sz w:val="23"/>
          <w:szCs w:val="23"/>
        </w:rPr>
      </w:pPr>
      <w:r>
        <w:rPr>
          <w:rFonts w:ascii="Segoe UI" w:hAnsi="Segoe UI" w:cs="Segoe UI"/>
          <w:color w:val="212529"/>
          <w:sz w:val="23"/>
          <w:szCs w:val="23"/>
        </w:rPr>
        <w:br w:type="page"/>
      </w:r>
    </w:p>
    <w:p w14:paraId="7D8FF525" w14:textId="2D7D0BAE" w:rsidR="00236AE2" w:rsidRPr="003F06A7" w:rsidRDefault="000E7A6E" w:rsidP="000B6017">
      <w:pPr>
        <w:pStyle w:val="Ttulo1"/>
        <w:numPr>
          <w:ilvl w:val="0"/>
          <w:numId w:val="7"/>
        </w:numPr>
        <w:ind w:hanging="436"/>
      </w:pPr>
      <w:bookmarkStart w:id="38" w:name="_Toc114647327"/>
      <w:r>
        <w:lastRenderedPageBreak/>
        <w:t>Bibliografía</w:t>
      </w:r>
      <w:r w:rsidR="00236AE2" w:rsidRPr="003F06A7">
        <w:t>:</w:t>
      </w:r>
      <w:bookmarkEnd w:id="38"/>
    </w:p>
    <w:p w14:paraId="715B51A3" w14:textId="4FEA317E" w:rsidR="005E5236" w:rsidRPr="00E663C7" w:rsidRDefault="00557FC2" w:rsidP="005E5236">
      <w:pPr>
        <w:widowControl w:val="0"/>
        <w:autoSpaceDE w:val="0"/>
        <w:autoSpaceDN w:val="0"/>
        <w:adjustRightInd w:val="0"/>
        <w:ind w:left="640" w:hanging="640"/>
        <w:rPr>
          <w:rFonts w:ascii="Calibri" w:hAnsi="Calibri" w:cs="Calibri"/>
          <w:noProof/>
          <w:lang w:val="en-US"/>
        </w:rPr>
      </w:pPr>
      <w:r>
        <w:fldChar w:fldCharType="begin" w:fldLock="1"/>
      </w:r>
      <w:r w:rsidRPr="00FD7513">
        <w:rPr>
          <w:lang w:val="en-US"/>
        </w:rPr>
        <w:instrText xml:space="preserve">ADDIN Mendeley Bibliography CSL_BIBLIOGRAPHY </w:instrText>
      </w:r>
      <w:r>
        <w:fldChar w:fldCharType="separate"/>
      </w:r>
      <w:r w:rsidR="005E5236" w:rsidRPr="00E663C7">
        <w:rPr>
          <w:rFonts w:ascii="Calibri" w:hAnsi="Calibri" w:cs="Calibri"/>
          <w:noProof/>
          <w:lang w:val="en-US"/>
        </w:rPr>
        <w:t>[1]</w:t>
      </w:r>
      <w:r w:rsidR="005E5236" w:rsidRPr="00E663C7">
        <w:rPr>
          <w:rFonts w:ascii="Calibri" w:hAnsi="Calibri" w:cs="Calibri"/>
          <w:noProof/>
          <w:lang w:val="en-US"/>
        </w:rPr>
        <w:tab/>
        <w:t xml:space="preserve">R. Casado-Vara, A. M. del Rey, D. Pérez-Palau, L. De-La-fuente-valentín, and J. M. Corchado, “Web Traffic Time Series Forecasting Using LSTM Neural Networks with Distributed Asynchronous Training,” </w:t>
      </w:r>
      <w:r w:rsidR="005E5236" w:rsidRPr="00E663C7">
        <w:rPr>
          <w:rFonts w:ascii="Calibri" w:hAnsi="Calibri" w:cs="Calibri"/>
          <w:i/>
          <w:iCs/>
          <w:noProof/>
          <w:lang w:val="en-US"/>
        </w:rPr>
        <w:t>Math. 2021, Vol. 9, Page 421</w:t>
      </w:r>
      <w:r w:rsidR="005E5236" w:rsidRPr="00E663C7">
        <w:rPr>
          <w:rFonts w:ascii="Calibri" w:hAnsi="Calibri" w:cs="Calibri"/>
          <w:noProof/>
          <w:lang w:val="en-US"/>
        </w:rPr>
        <w:t>, vol. 9, no. 4, p. 421, Feb. 2021, doi: 10.3390/MATH9040421.</w:t>
      </w:r>
    </w:p>
    <w:p w14:paraId="5757D7DE"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2]</w:t>
      </w:r>
      <w:r w:rsidRPr="00E663C7">
        <w:rPr>
          <w:rFonts w:ascii="Calibri" w:hAnsi="Calibri" w:cs="Calibri"/>
          <w:noProof/>
          <w:lang w:val="en-US"/>
        </w:rPr>
        <w:tab/>
        <w:t xml:space="preserve">A. Subashini, S. K, S. Saranya, and U. Harsha, “Forecasting Website Traffic Using Prophet Time Series Model,” </w:t>
      </w:r>
      <w:r w:rsidRPr="00E663C7">
        <w:rPr>
          <w:rFonts w:ascii="Calibri" w:hAnsi="Calibri" w:cs="Calibri"/>
          <w:i/>
          <w:iCs/>
          <w:noProof/>
          <w:lang w:val="en-US"/>
        </w:rPr>
        <w:t>Int. Res. J. Multidiscip. Technovation</w:t>
      </w:r>
      <w:r w:rsidRPr="00E663C7">
        <w:rPr>
          <w:rFonts w:ascii="Calibri" w:hAnsi="Calibri" w:cs="Calibri"/>
          <w:noProof/>
          <w:lang w:val="en-US"/>
        </w:rPr>
        <w:t>, pp. 56–63, Jan. 2019, doi: 10.34256/IRJMT1917.</w:t>
      </w:r>
    </w:p>
    <w:p w14:paraId="60015103"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3]</w:t>
      </w:r>
      <w:r w:rsidRPr="00E663C7">
        <w:rPr>
          <w:rFonts w:ascii="Calibri" w:hAnsi="Calibri" w:cs="Calibri"/>
          <w:noProof/>
          <w:lang w:val="en-US"/>
        </w:rPr>
        <w:tab/>
        <w:t xml:space="preserve">K. P. Paun and C. H. Makwana, “A Survey on Web Traffic Forecasting on Time Series Data,” </w:t>
      </w:r>
      <w:r w:rsidRPr="00E663C7">
        <w:rPr>
          <w:rFonts w:ascii="Calibri" w:hAnsi="Calibri" w:cs="Calibri"/>
          <w:i/>
          <w:iCs/>
          <w:noProof/>
          <w:lang w:val="en-US"/>
        </w:rPr>
        <w:t>J. Appl. Sci. Comput.</w:t>
      </w:r>
      <w:r w:rsidRPr="00E663C7">
        <w:rPr>
          <w:rFonts w:ascii="Calibri" w:hAnsi="Calibri" w:cs="Calibri"/>
          <w:noProof/>
          <w:lang w:val="en-US"/>
        </w:rPr>
        <w:t>, vol. VI, no. 3588, pp. 3588–3594, 2019.</w:t>
      </w:r>
    </w:p>
    <w:p w14:paraId="2D8DD97A"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4]</w:t>
      </w:r>
      <w:r w:rsidRPr="00E663C7">
        <w:rPr>
          <w:rFonts w:ascii="Calibri" w:hAnsi="Calibri" w:cs="Calibri"/>
          <w:noProof/>
          <w:lang w:val="en-US"/>
        </w:rPr>
        <w:tab/>
        <w:t xml:space="preserve">N.-M. Dang-Quang and M. Yoo, “An Efficient Multivariate Autoscaling Framework Using Bi-LSTM for Cloud Computing,” </w:t>
      </w:r>
      <w:r w:rsidRPr="00E663C7">
        <w:rPr>
          <w:rFonts w:ascii="Calibri" w:hAnsi="Calibri" w:cs="Calibri"/>
          <w:i/>
          <w:iCs/>
          <w:noProof/>
          <w:lang w:val="en-US"/>
        </w:rPr>
        <w:t>Appl. Sci.</w:t>
      </w:r>
      <w:r w:rsidRPr="00E663C7">
        <w:rPr>
          <w:rFonts w:ascii="Calibri" w:hAnsi="Calibri" w:cs="Calibri"/>
          <w:noProof/>
          <w:lang w:val="en-US"/>
        </w:rPr>
        <w:t>, vol. 12, no. 7, p. 3523, Mar. 2022, doi: 10.3390/APP12073523.</w:t>
      </w:r>
    </w:p>
    <w:p w14:paraId="35DCDAB0"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5]</w:t>
      </w:r>
      <w:r w:rsidRPr="00E663C7">
        <w:rPr>
          <w:rFonts w:ascii="Calibri" w:hAnsi="Calibri" w:cs="Calibri"/>
          <w:noProof/>
          <w:lang w:val="en-US"/>
        </w:rPr>
        <w:tab/>
        <w:t xml:space="preserve">B. Plaza, “Monitoring web traffic source effectiveness with Google Analytics An experiment with time series,” </w:t>
      </w:r>
      <w:r w:rsidRPr="00E663C7">
        <w:rPr>
          <w:rFonts w:ascii="Calibri" w:hAnsi="Calibri" w:cs="Calibri"/>
          <w:i/>
          <w:iCs/>
          <w:noProof/>
          <w:lang w:val="en-US"/>
        </w:rPr>
        <w:t>Aslib Proc. New Inf. Perspect.</w:t>
      </w:r>
      <w:r w:rsidRPr="00E663C7">
        <w:rPr>
          <w:rFonts w:ascii="Calibri" w:hAnsi="Calibri" w:cs="Calibri"/>
          <w:noProof/>
          <w:lang w:val="en-US"/>
        </w:rPr>
        <w:t>, vol. 61, no. 5, pp. 474–482, Sep. 2009, doi: 10.1108/00012530910989625.</w:t>
      </w:r>
    </w:p>
    <w:p w14:paraId="74BE62B5"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6]</w:t>
      </w:r>
      <w:r w:rsidRPr="00E663C7">
        <w:rPr>
          <w:rFonts w:ascii="Calibri" w:hAnsi="Calibri" w:cs="Calibri"/>
          <w:noProof/>
          <w:lang w:val="en-US"/>
        </w:rPr>
        <w:tab/>
        <w:t>A. Botchkarev, “Performance Metrics (Error Measures) in Machine Learning Regression, Forecasting and Prognostics: Properties and Typology,” 2018, [Online]. Available: http://arxiv.org/abs/1809.03006.</w:t>
      </w:r>
    </w:p>
    <w:p w14:paraId="46DDB29D"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7]</w:t>
      </w:r>
      <w:r w:rsidRPr="00E663C7">
        <w:rPr>
          <w:rFonts w:ascii="Calibri" w:hAnsi="Calibri" w:cs="Calibri"/>
          <w:noProof/>
          <w:lang w:val="en-US"/>
        </w:rPr>
        <w:tab/>
        <w:t xml:space="preserve">W. Wang and Y. Lu, “Analysis of the Mean Absolute Error (MAE) and the Root Mean Square Error (RMSE) in Assessing Rounding Model,” in </w:t>
      </w:r>
      <w:r w:rsidRPr="00E663C7">
        <w:rPr>
          <w:rFonts w:ascii="Calibri" w:hAnsi="Calibri" w:cs="Calibri"/>
          <w:i/>
          <w:iCs/>
          <w:noProof/>
          <w:lang w:val="en-US"/>
        </w:rPr>
        <w:t>IOP Conference Series: Materials Science and Engineering</w:t>
      </w:r>
      <w:r w:rsidRPr="00E663C7">
        <w:rPr>
          <w:rFonts w:ascii="Calibri" w:hAnsi="Calibri" w:cs="Calibri"/>
          <w:noProof/>
          <w:lang w:val="en-US"/>
        </w:rPr>
        <w:t>, 2018, vol. 324, no. 1, doi: 10.1088/1757-899X/324/1/012049.</w:t>
      </w:r>
    </w:p>
    <w:p w14:paraId="421A0A6D"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8]</w:t>
      </w:r>
      <w:r w:rsidRPr="00E663C7">
        <w:rPr>
          <w:rFonts w:ascii="Calibri" w:hAnsi="Calibri" w:cs="Calibri"/>
          <w:noProof/>
          <w:lang w:val="en-US"/>
        </w:rPr>
        <w:tab/>
        <w:t xml:space="preserve">S. Hochreiter and J. Schmidhuber, “Long Short-Term Memory,” </w:t>
      </w:r>
      <w:r w:rsidRPr="00E663C7">
        <w:rPr>
          <w:rFonts w:ascii="Calibri" w:hAnsi="Calibri" w:cs="Calibri"/>
          <w:i/>
          <w:iCs/>
          <w:noProof/>
          <w:lang w:val="en-US"/>
        </w:rPr>
        <w:t>Neural Comput.</w:t>
      </w:r>
      <w:r w:rsidRPr="00E663C7">
        <w:rPr>
          <w:rFonts w:ascii="Calibri" w:hAnsi="Calibri" w:cs="Calibri"/>
          <w:noProof/>
          <w:lang w:val="en-US"/>
        </w:rPr>
        <w:t>, vol. 9, no. 8, pp. 1735–1780, Nov. 1997, doi: 10.1162/NECO.1997.9.8.1735.</w:t>
      </w:r>
    </w:p>
    <w:p w14:paraId="7C0EC5D2"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9]</w:t>
      </w:r>
      <w:r w:rsidRPr="00E663C7">
        <w:rPr>
          <w:rFonts w:ascii="Calibri" w:hAnsi="Calibri" w:cs="Calibri"/>
          <w:noProof/>
          <w:lang w:val="en-US"/>
        </w:rPr>
        <w:tab/>
        <w:t xml:space="preserve">G. P. Meyer, “An Alternative Probabilistic Interpretation of the Huber Loss,” in </w:t>
      </w:r>
      <w:r w:rsidRPr="00E663C7">
        <w:rPr>
          <w:rFonts w:ascii="Calibri" w:hAnsi="Calibri" w:cs="Calibri"/>
          <w:i/>
          <w:iCs/>
          <w:noProof/>
          <w:lang w:val="en-US"/>
        </w:rPr>
        <w:t>Proceedings of the IEEE Computer Society Conference on Computer Vision and Pattern Recognition</w:t>
      </w:r>
      <w:r w:rsidRPr="00E663C7">
        <w:rPr>
          <w:rFonts w:ascii="Calibri" w:hAnsi="Calibri" w:cs="Calibri"/>
          <w:noProof/>
          <w:lang w:val="en-US"/>
        </w:rPr>
        <w:t>, 2021, pp. 5257–5265, doi: 10.1109/CVPR46437.2021.00522.</w:t>
      </w:r>
    </w:p>
    <w:p w14:paraId="5DC7FB67"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10]</w:t>
      </w:r>
      <w:r w:rsidRPr="00E663C7">
        <w:rPr>
          <w:rFonts w:ascii="Calibri" w:hAnsi="Calibri" w:cs="Calibri"/>
          <w:noProof/>
          <w:lang w:val="en-US"/>
        </w:rPr>
        <w:tab/>
        <w:t xml:space="preserve">M. Weeks and M. Bayoumi, “Discrete Wavelet Transform: Architectures, Design and Performance Issues,” </w:t>
      </w:r>
      <w:r w:rsidRPr="00E663C7">
        <w:rPr>
          <w:rFonts w:ascii="Calibri" w:hAnsi="Calibri" w:cs="Calibri"/>
          <w:i/>
          <w:iCs/>
          <w:noProof/>
          <w:lang w:val="en-US"/>
        </w:rPr>
        <w:t>J. VLSI signal Process. Syst. signal, image video Technol.</w:t>
      </w:r>
      <w:r w:rsidRPr="00E663C7">
        <w:rPr>
          <w:rFonts w:ascii="Calibri" w:hAnsi="Calibri" w:cs="Calibri"/>
          <w:noProof/>
          <w:lang w:val="en-US"/>
        </w:rPr>
        <w:t>, vol. 35, no. 2, pp. 155–178, 2003, doi: 10.1023/A:1023648531542.</w:t>
      </w:r>
    </w:p>
    <w:p w14:paraId="5C0490D5"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11]</w:t>
      </w:r>
      <w:r w:rsidRPr="00E663C7">
        <w:rPr>
          <w:rFonts w:ascii="Calibri" w:hAnsi="Calibri" w:cs="Calibri"/>
          <w:noProof/>
          <w:lang w:val="en-US"/>
        </w:rPr>
        <w:tab/>
        <w:t xml:space="preserve">Aki Taanila, “Time series forecasting 1 Time series forecasting,” </w:t>
      </w:r>
      <w:r w:rsidRPr="00E663C7">
        <w:rPr>
          <w:rFonts w:ascii="Calibri" w:hAnsi="Calibri" w:cs="Calibri"/>
          <w:i/>
          <w:iCs/>
          <w:noProof/>
          <w:lang w:val="en-US"/>
        </w:rPr>
        <w:t>Data Sci.</w:t>
      </w:r>
      <w:r w:rsidRPr="00E663C7">
        <w:rPr>
          <w:rFonts w:ascii="Calibri" w:hAnsi="Calibri" w:cs="Calibri"/>
          <w:noProof/>
          <w:lang w:val="en-US"/>
        </w:rPr>
        <w:t>, no. vi, p. 25, Jan. 2010, doi: 10.1016/B978-0-12-814761-0.00012-5.</w:t>
      </w:r>
    </w:p>
    <w:p w14:paraId="3635233B"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12]</w:t>
      </w:r>
      <w:r w:rsidRPr="00E663C7">
        <w:rPr>
          <w:rFonts w:ascii="Calibri" w:hAnsi="Calibri" w:cs="Calibri"/>
          <w:noProof/>
          <w:lang w:val="en-US"/>
        </w:rPr>
        <w:tab/>
        <w:t xml:space="preserve">T. Shelatkar, S. Tondale, S. Yadav, and S. Ahir, “Web Traffic Time Series Forecasting using ARIMA and LSTM RNN,” </w:t>
      </w:r>
      <w:r w:rsidRPr="00E663C7">
        <w:rPr>
          <w:rFonts w:ascii="Calibri" w:hAnsi="Calibri" w:cs="Calibri"/>
          <w:i/>
          <w:iCs/>
          <w:noProof/>
          <w:lang w:val="en-US"/>
        </w:rPr>
        <w:t>ITM Web Conf.</w:t>
      </w:r>
      <w:r w:rsidRPr="00E663C7">
        <w:rPr>
          <w:rFonts w:ascii="Calibri" w:hAnsi="Calibri" w:cs="Calibri"/>
          <w:noProof/>
          <w:lang w:val="en-US"/>
        </w:rPr>
        <w:t>, vol. 32, p. 03017, 2020, doi: 10.1051/ITMCONF/20203203017.</w:t>
      </w:r>
    </w:p>
    <w:p w14:paraId="2F955ED5"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13]</w:t>
      </w:r>
      <w:r w:rsidRPr="00E663C7">
        <w:rPr>
          <w:rFonts w:ascii="Calibri" w:hAnsi="Calibri" w:cs="Calibri"/>
          <w:noProof/>
          <w:lang w:val="en-US"/>
        </w:rPr>
        <w:tab/>
        <w:t xml:space="preserve">K. Zhou, W. Wang, L. Huang, and B. Liu, “Comparative study on the time series forecasting of web traffic based on statistical model and Generative Adversarial model,” </w:t>
      </w:r>
      <w:r w:rsidRPr="00E663C7">
        <w:rPr>
          <w:rFonts w:ascii="Calibri" w:hAnsi="Calibri" w:cs="Calibri"/>
          <w:i/>
          <w:iCs/>
          <w:noProof/>
          <w:lang w:val="en-US"/>
        </w:rPr>
        <w:t>Knowledge-Based Syst.</w:t>
      </w:r>
      <w:r w:rsidRPr="00E663C7">
        <w:rPr>
          <w:rFonts w:ascii="Calibri" w:hAnsi="Calibri" w:cs="Calibri"/>
          <w:noProof/>
          <w:lang w:val="en-US"/>
        </w:rPr>
        <w:t>, vol. 213, p. 106467, Feb. 2021, doi: 10.1016/J.KNOSYS.2020.106467.</w:t>
      </w:r>
    </w:p>
    <w:p w14:paraId="1063E766"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14]</w:t>
      </w:r>
      <w:r w:rsidRPr="00E663C7">
        <w:rPr>
          <w:rFonts w:ascii="Calibri" w:hAnsi="Calibri" w:cs="Calibri"/>
          <w:noProof/>
          <w:lang w:val="en-US"/>
        </w:rPr>
        <w:tab/>
        <w:t xml:space="preserve">K. Irie, C. Glynn, and T. Aktekin, “Sequential modeling, monitoring, and </w:t>
      </w:r>
      <w:r w:rsidRPr="00E663C7">
        <w:rPr>
          <w:rFonts w:ascii="Calibri" w:hAnsi="Calibri" w:cs="Calibri"/>
          <w:noProof/>
          <w:lang w:val="en-US"/>
        </w:rPr>
        <w:lastRenderedPageBreak/>
        <w:t xml:space="preserve">forecasting of streaming web traffic data,” </w:t>
      </w:r>
      <w:r w:rsidRPr="00E663C7">
        <w:rPr>
          <w:rFonts w:ascii="Calibri" w:hAnsi="Calibri" w:cs="Calibri"/>
          <w:i/>
          <w:iCs/>
          <w:noProof/>
          <w:lang w:val="en-US"/>
        </w:rPr>
        <w:t>Ann. Appl. Stat.</w:t>
      </w:r>
      <w:r w:rsidRPr="00E663C7">
        <w:rPr>
          <w:rFonts w:ascii="Calibri" w:hAnsi="Calibri" w:cs="Calibri"/>
          <w:noProof/>
          <w:lang w:val="en-US"/>
        </w:rPr>
        <w:t>, vol. 16, no. 1, Mar. 2022, doi: 10.1214/21-AOAS1505.</w:t>
      </w:r>
    </w:p>
    <w:p w14:paraId="63B0FB9C"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15]</w:t>
      </w:r>
      <w:r w:rsidRPr="00E663C7">
        <w:rPr>
          <w:rFonts w:ascii="Calibri" w:hAnsi="Calibri" w:cs="Calibri"/>
          <w:noProof/>
          <w:lang w:val="en-US"/>
        </w:rPr>
        <w:tab/>
        <w:t xml:space="preserve">P. Khanarsa, A. Luangsodsai, K. Sinapiromsaran, I. F. Astachova, K. A. Makoviy, and Y. V Khitskova, “Possibilities for predicting the state of usability web resources,” </w:t>
      </w:r>
      <w:r w:rsidRPr="00E663C7">
        <w:rPr>
          <w:rFonts w:ascii="Calibri" w:hAnsi="Calibri" w:cs="Calibri"/>
          <w:i/>
          <w:iCs/>
          <w:noProof/>
          <w:lang w:val="en-US"/>
        </w:rPr>
        <w:t>J. Phys. Conf. Ser.</w:t>
      </w:r>
      <w:r w:rsidRPr="00E663C7">
        <w:rPr>
          <w:rFonts w:ascii="Calibri" w:hAnsi="Calibri" w:cs="Calibri"/>
          <w:noProof/>
          <w:lang w:val="en-US"/>
        </w:rPr>
        <w:t>, vol. 1902, no. 1, p. 012029, May 2021, doi: 10.1088/1742-6596/1902/1/012029.</w:t>
      </w:r>
    </w:p>
    <w:p w14:paraId="17B17B6C"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16]</w:t>
      </w:r>
      <w:r w:rsidRPr="00E663C7">
        <w:rPr>
          <w:rFonts w:ascii="Calibri" w:hAnsi="Calibri" w:cs="Calibri"/>
          <w:noProof/>
          <w:lang w:val="en-US"/>
        </w:rPr>
        <w:tab/>
        <w:t xml:space="preserve">K. O’Shea and R. Nash, “An introduction to convolutional neural networks,” </w:t>
      </w:r>
      <w:r w:rsidRPr="00E663C7">
        <w:rPr>
          <w:rFonts w:ascii="Calibri" w:hAnsi="Calibri" w:cs="Calibri"/>
          <w:i/>
          <w:iCs/>
          <w:noProof/>
          <w:lang w:val="en-US"/>
        </w:rPr>
        <w:t>arXiv Prepr. arXiv1511.08458</w:t>
      </w:r>
      <w:r w:rsidRPr="00E663C7">
        <w:rPr>
          <w:rFonts w:ascii="Calibri" w:hAnsi="Calibri" w:cs="Calibri"/>
          <w:noProof/>
          <w:lang w:val="en-US"/>
        </w:rPr>
        <w:t>, 2015.</w:t>
      </w:r>
    </w:p>
    <w:p w14:paraId="0ED8995B"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17]</w:t>
      </w:r>
      <w:r w:rsidRPr="00E663C7">
        <w:rPr>
          <w:rFonts w:ascii="Calibri" w:hAnsi="Calibri" w:cs="Calibri"/>
          <w:noProof/>
          <w:lang w:val="en-US"/>
        </w:rPr>
        <w:tab/>
        <w:t xml:space="preserve">C. Napagoda and H. Singh, “Web Site Visit Forecasting Using Data Mining Techniques,” </w:t>
      </w:r>
      <w:r w:rsidRPr="00E663C7">
        <w:rPr>
          <w:rFonts w:ascii="Calibri" w:hAnsi="Calibri" w:cs="Calibri"/>
          <w:i/>
          <w:iCs/>
          <w:noProof/>
          <w:lang w:val="en-US"/>
        </w:rPr>
        <w:t>Int. J. Sci. Technol. Res.</w:t>
      </w:r>
      <w:r w:rsidRPr="00E663C7">
        <w:rPr>
          <w:rFonts w:ascii="Calibri" w:hAnsi="Calibri" w:cs="Calibri"/>
          <w:noProof/>
          <w:lang w:val="en-US"/>
        </w:rPr>
        <w:t>, vol. 2, 2013, Accessed: Jun. 27, 2022. [Online]. Available: www.ijstr.org.</w:t>
      </w:r>
    </w:p>
    <w:p w14:paraId="267FF79A"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18]</w:t>
      </w:r>
      <w:r w:rsidRPr="00E663C7">
        <w:rPr>
          <w:rFonts w:ascii="Calibri" w:hAnsi="Calibri" w:cs="Calibri"/>
          <w:noProof/>
          <w:lang w:val="en-US"/>
        </w:rPr>
        <w:tab/>
        <w:t xml:space="preserve">M. SEEGER, “GAUSSIAN PROCESSES FOR MACHINE LEARNING,” </w:t>
      </w:r>
      <w:r w:rsidRPr="00E663C7">
        <w:rPr>
          <w:rFonts w:ascii="Calibri" w:hAnsi="Calibri" w:cs="Calibri"/>
          <w:i/>
          <w:iCs/>
          <w:noProof/>
          <w:lang w:val="en-US"/>
        </w:rPr>
        <w:t>Int. J. Neural Syst.</w:t>
      </w:r>
      <w:r w:rsidRPr="00E663C7">
        <w:rPr>
          <w:rFonts w:ascii="Calibri" w:hAnsi="Calibri" w:cs="Calibri"/>
          <w:noProof/>
          <w:lang w:val="en-US"/>
        </w:rPr>
        <w:t>, vol. 14, no. 02, pp. 69–106, Apr. 2004, doi: 10.1142/S0129065704001899.</w:t>
      </w:r>
    </w:p>
    <w:p w14:paraId="164A839F"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19]</w:t>
      </w:r>
      <w:r w:rsidRPr="00E663C7">
        <w:rPr>
          <w:rFonts w:ascii="Calibri" w:hAnsi="Calibri" w:cs="Calibri"/>
          <w:noProof/>
          <w:lang w:val="en-US"/>
        </w:rPr>
        <w:tab/>
        <w:t>X. Yan, X. Su, and World Scientific (Firm), “Linear regression analysis : theory and computing,” p. 328, 2009.</w:t>
      </w:r>
    </w:p>
    <w:p w14:paraId="43A838D6"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20]</w:t>
      </w:r>
      <w:r w:rsidRPr="00E663C7">
        <w:rPr>
          <w:rFonts w:ascii="Calibri" w:hAnsi="Calibri" w:cs="Calibri"/>
          <w:noProof/>
          <w:lang w:val="en-US"/>
        </w:rPr>
        <w:tab/>
        <w:t>J. Platt, “Sequential Minimal Optimization: A Fast Algorithm for Training Support Vector Machines,” 1998. Accessed: Sep. 19, 2022. [Online]. Available: https://www.researchgate.net/publication/2624239_Sequential_Minimal_Optimization_A_Fast_Algorithm_for_Training_Support_Vector_Machines.</w:t>
      </w:r>
    </w:p>
    <w:p w14:paraId="27994DEC"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21]</w:t>
      </w:r>
      <w:r w:rsidRPr="00E663C7">
        <w:rPr>
          <w:rFonts w:ascii="Calibri" w:hAnsi="Calibri" w:cs="Calibri"/>
          <w:noProof/>
          <w:lang w:val="en-US"/>
        </w:rPr>
        <w:tab/>
        <w:t xml:space="preserve">P. Chapman </w:t>
      </w:r>
      <w:r w:rsidRPr="00E663C7">
        <w:rPr>
          <w:rFonts w:ascii="Calibri" w:hAnsi="Calibri" w:cs="Calibri"/>
          <w:i/>
          <w:iCs/>
          <w:noProof/>
          <w:lang w:val="en-US"/>
        </w:rPr>
        <w:t>et al.</w:t>
      </w:r>
      <w:r w:rsidRPr="00E663C7">
        <w:rPr>
          <w:rFonts w:ascii="Calibri" w:hAnsi="Calibri" w:cs="Calibri"/>
          <w:noProof/>
          <w:lang w:val="en-US"/>
        </w:rPr>
        <w:t xml:space="preserve">, “CRISP-DM 1.0: Step-by-step data mining guide,” </w:t>
      </w:r>
      <w:r w:rsidRPr="00E663C7">
        <w:rPr>
          <w:rFonts w:ascii="Calibri" w:hAnsi="Calibri" w:cs="Calibri"/>
          <w:i/>
          <w:iCs/>
          <w:noProof/>
          <w:lang w:val="en-US"/>
        </w:rPr>
        <w:t>SPSS inc</w:t>
      </w:r>
      <w:r w:rsidRPr="00E663C7">
        <w:rPr>
          <w:rFonts w:ascii="Calibri" w:hAnsi="Calibri" w:cs="Calibri"/>
          <w:noProof/>
          <w:lang w:val="en-US"/>
        </w:rPr>
        <w:t>, vol. 9, no. 13, pp. 1–73, 2000.</w:t>
      </w:r>
    </w:p>
    <w:p w14:paraId="3F4F2AF4"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22]</w:t>
      </w:r>
      <w:r w:rsidRPr="00E663C7">
        <w:rPr>
          <w:rFonts w:ascii="Calibri" w:hAnsi="Calibri" w:cs="Calibri"/>
          <w:noProof/>
          <w:lang w:val="en-US"/>
        </w:rPr>
        <w:tab/>
        <w:t xml:space="preserve">C. Schröer, F. Kruse, and J. M. Gómez, “A systematic literature review on applying CRISP-DM process model,” </w:t>
      </w:r>
      <w:r w:rsidRPr="00E663C7">
        <w:rPr>
          <w:rFonts w:ascii="Calibri" w:hAnsi="Calibri" w:cs="Calibri"/>
          <w:i/>
          <w:iCs/>
          <w:noProof/>
          <w:lang w:val="en-US"/>
        </w:rPr>
        <w:t>Procedia Comput. Sci.</w:t>
      </w:r>
      <w:r w:rsidRPr="00E663C7">
        <w:rPr>
          <w:rFonts w:ascii="Calibri" w:hAnsi="Calibri" w:cs="Calibri"/>
          <w:noProof/>
          <w:lang w:val="en-US"/>
        </w:rPr>
        <w:t>, vol. 181, pp. 526–534, 2021, doi: 10.1016/J.PROCS.2021.01.199.</w:t>
      </w:r>
    </w:p>
    <w:p w14:paraId="5B2FB2C6"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23]</w:t>
      </w:r>
      <w:r w:rsidRPr="00E663C7">
        <w:rPr>
          <w:rFonts w:ascii="Calibri" w:hAnsi="Calibri" w:cs="Calibri"/>
          <w:noProof/>
          <w:lang w:val="en-US"/>
        </w:rPr>
        <w:tab/>
        <w:t xml:space="preserve">W. Rüdiger and J. Hipp, “CRISP-DM : Towards a Standard Process Model for Data Mining,” </w:t>
      </w:r>
      <w:r w:rsidRPr="00E663C7">
        <w:rPr>
          <w:rFonts w:ascii="Calibri" w:hAnsi="Calibri" w:cs="Calibri"/>
          <w:i/>
          <w:iCs/>
          <w:noProof/>
          <w:lang w:val="en-US"/>
        </w:rPr>
        <w:t>Proc. Fourth Int. Conf. Pract. Appl. Knowl. Discov. Data Min.</w:t>
      </w:r>
      <w:r w:rsidRPr="00E663C7">
        <w:rPr>
          <w:rFonts w:ascii="Calibri" w:hAnsi="Calibri" w:cs="Calibri"/>
          <w:noProof/>
          <w:lang w:val="en-US"/>
        </w:rPr>
        <w:t>, no. 24959, pp. 29–39, 2000.</w:t>
      </w:r>
    </w:p>
    <w:p w14:paraId="7774AB18" w14:textId="77777777" w:rsidR="00236AE2" w:rsidRPr="0065036A" w:rsidRDefault="00557FC2" w:rsidP="00236AE2">
      <w:pPr>
        <w:rPr>
          <w:lang w:val="en-US"/>
        </w:rPr>
      </w:pPr>
      <w:r>
        <w:fldChar w:fldCharType="end"/>
      </w:r>
    </w:p>
    <w:p w14:paraId="60CD4388" w14:textId="6E301EE1" w:rsidR="00B873F6" w:rsidRPr="0065036A" w:rsidRDefault="00B873F6" w:rsidP="005A39A9">
      <w:pPr>
        <w:tabs>
          <w:tab w:val="left" w:pos="5880"/>
        </w:tabs>
        <w:rPr>
          <w:lang w:val="en-US"/>
        </w:rPr>
      </w:pPr>
    </w:p>
    <w:sectPr w:rsidR="00B873F6" w:rsidRPr="0065036A" w:rsidSect="00130CAD">
      <w:footerReference w:type="default" r:id="rId16"/>
      <w:pgSz w:w="11907" w:h="16840" w:code="9"/>
      <w:pgMar w:top="2268" w:right="1418" w:bottom="1418" w:left="2268" w:header="709" w:footer="709"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uenta Microsoft" w:date="2022-09-02T16:41:00Z" w:initials="CM">
    <w:p w14:paraId="1A8CB535" w14:textId="77777777" w:rsidR="005516DC" w:rsidRDefault="005516DC">
      <w:pPr>
        <w:pStyle w:val="Textocomentario"/>
      </w:pPr>
      <w:r>
        <w:rPr>
          <w:rStyle w:val="Refdecomentario"/>
        </w:rPr>
        <w:annotationRef/>
      </w:r>
      <w:r>
        <w:t>Sugiero colocar punto. O agregar el estudio de caso como un subtítulo.</w:t>
      </w:r>
    </w:p>
    <w:p w14:paraId="4B06BB78" w14:textId="77777777" w:rsidR="005516DC" w:rsidRDefault="005516DC">
      <w:pPr>
        <w:pStyle w:val="Textocomentario"/>
      </w:pPr>
    </w:p>
    <w:p w14:paraId="6C170693" w14:textId="1485DD7E" w:rsidR="005516DC" w:rsidRDefault="005516DC">
      <w:pPr>
        <w:pStyle w:val="Textocomentario"/>
      </w:pPr>
      <w:r>
        <w:t>U.Na.M no debería ir abreviado.</w:t>
      </w:r>
    </w:p>
    <w:p w14:paraId="76151CC6" w14:textId="77777777" w:rsidR="005516DC" w:rsidRDefault="005516DC">
      <w:pPr>
        <w:pStyle w:val="Textocomentario"/>
      </w:pPr>
    </w:p>
    <w:p w14:paraId="22FDDEBA" w14:textId="77777777" w:rsidR="005516DC" w:rsidRDefault="005516DC">
      <w:pPr>
        <w:pStyle w:val="Textocomentario"/>
      </w:pPr>
    </w:p>
    <w:p w14:paraId="005656B9" w14:textId="3BD72D64" w:rsidR="005516DC" w:rsidRPr="0061323D" w:rsidRDefault="005516DC">
      <w:pPr>
        <w:pStyle w:val="Textocomentario"/>
        <w:rPr>
          <w:u w:val="single"/>
        </w:rPr>
      </w:pPr>
      <w:r>
        <w:rPr>
          <w:u w:val="single"/>
        </w:rPr>
        <w:t>Rel</w:t>
      </w:r>
      <w:r w:rsidRPr="0061323D">
        <w:rPr>
          <w:u w:val="single"/>
        </w:rPr>
        <w:t xml:space="preserve">eer </w:t>
      </w:r>
      <w:r>
        <w:rPr>
          <w:u w:val="single"/>
        </w:rPr>
        <w:t>el documento</w:t>
      </w:r>
      <w:r w:rsidRPr="0061323D">
        <w:rPr>
          <w:u w:val="single"/>
        </w:rPr>
        <w:t xml:space="preserve"> y revisar cuestiones de gramática.</w:t>
      </w:r>
    </w:p>
  </w:comment>
  <w:comment w:id="3" w:author="Cuenta Microsoft" w:date="2022-09-02T16:43:00Z" w:initials="CM">
    <w:p w14:paraId="6E8ED8C7" w14:textId="5A9993FE" w:rsidR="005516DC" w:rsidRDefault="005516DC">
      <w:pPr>
        <w:pStyle w:val="Textocomentario"/>
      </w:pPr>
      <w:r>
        <w:rPr>
          <w:rStyle w:val="Refdecomentario"/>
        </w:rPr>
        <w:annotationRef/>
      </w:r>
      <w:r>
        <w:t>de</w:t>
      </w:r>
    </w:p>
  </w:comment>
  <w:comment w:id="4" w:author="Cuenta Microsoft" w:date="2022-09-02T16:45:00Z" w:initials="CM">
    <w:p w14:paraId="2BE5610B" w14:textId="1783EADB" w:rsidR="005516DC" w:rsidRDefault="005516DC">
      <w:pPr>
        <w:pStyle w:val="Textocomentario"/>
      </w:pPr>
      <w:r>
        <w:rPr>
          <w:rStyle w:val="Refdecomentario"/>
        </w:rPr>
        <w:annotationRef/>
      </w:r>
      <w:r>
        <w:t>,</w:t>
      </w:r>
    </w:p>
  </w:comment>
  <w:comment w:id="15" w:author="Cuenta Microsoft" w:date="2022-09-02T16:54:00Z" w:initials="CM">
    <w:p w14:paraId="64EE1C5F" w14:textId="68D7D137" w:rsidR="005516DC" w:rsidRDefault="005516DC">
      <w:pPr>
        <w:pStyle w:val="Textocomentario"/>
      </w:pPr>
      <w:r>
        <w:rPr>
          <w:rStyle w:val="Refdecomentario"/>
        </w:rPr>
        <w:annotationRef/>
      </w:r>
      <w:r>
        <w:t>,</w:t>
      </w:r>
    </w:p>
  </w:comment>
  <w:comment w:id="17" w:author="Cuenta Microsoft" w:date="2022-09-02T16:54:00Z" w:initials="CM">
    <w:p w14:paraId="62F0F651" w14:textId="4BBB2102" w:rsidR="005516DC" w:rsidRDefault="005516DC">
      <w:pPr>
        <w:pStyle w:val="Textocomentario"/>
      </w:pPr>
      <w:r>
        <w:rPr>
          <w:rStyle w:val="Refdecomentario"/>
        </w:rPr>
        <w:annotationRef/>
      </w:r>
      <w:r>
        <w:t>,</w:t>
      </w:r>
    </w:p>
  </w:comment>
  <w:comment w:id="18" w:author="Cuenta Microsoft" w:date="2022-09-02T16:55:00Z" w:initials="CM">
    <w:p w14:paraId="3A8221F8" w14:textId="0726473A" w:rsidR="005516DC" w:rsidRDefault="005516DC">
      <w:pPr>
        <w:pStyle w:val="Textocomentario"/>
      </w:pPr>
      <w:r>
        <w:rPr>
          <w:rStyle w:val="Refdecomentario"/>
        </w:rPr>
        <w:annotationRef/>
      </w:r>
      <w:r>
        <w:t>referenciar</w:t>
      </w:r>
    </w:p>
  </w:comment>
  <w:comment w:id="19" w:author="Cuenta Microsoft" w:date="2022-09-02T16:56:00Z" w:initials="CM">
    <w:p w14:paraId="661E6AF8" w14:textId="21610E74" w:rsidR="005516DC" w:rsidRDefault="005516DC">
      <w:pPr>
        <w:pStyle w:val="Textocomentario"/>
      </w:pPr>
      <w:r>
        <w:rPr>
          <w:rStyle w:val="Refdecomentario"/>
        </w:rPr>
        <w:annotationRef/>
      </w:r>
      <w:r>
        <w:t>referenciar</w:t>
      </w:r>
    </w:p>
  </w:comment>
  <w:comment w:id="20" w:author="Cuenta Microsoft" w:date="2022-09-02T16:56:00Z" w:initials="CM">
    <w:p w14:paraId="62874293" w14:textId="1759ABBF" w:rsidR="005516DC" w:rsidRDefault="005516DC">
      <w:pPr>
        <w:pStyle w:val="Textocomentario"/>
      </w:pPr>
      <w:r>
        <w:rPr>
          <w:rStyle w:val="Refdecomentario"/>
        </w:rPr>
        <w:annotationRef/>
      </w:r>
      <w:r>
        <w:t>quien dice??</w:t>
      </w:r>
    </w:p>
  </w:comment>
  <w:comment w:id="21" w:author="Cuenta Microsoft" w:date="2022-09-02T16:58:00Z" w:initials="CM">
    <w:p w14:paraId="23744A44" w14:textId="01B4B9C1" w:rsidR="005516DC" w:rsidRDefault="005516DC">
      <w:pPr>
        <w:pStyle w:val="Textocomentario"/>
      </w:pPr>
      <w:r>
        <w:rPr>
          <w:rStyle w:val="Refdecomentario"/>
        </w:rPr>
        <w:annotationRef/>
      </w:r>
      <w:r>
        <w:rPr>
          <w:rStyle w:val="Refdecomentario"/>
        </w:rPr>
        <w:t>Referenciar y colocar el nombre completo</w:t>
      </w:r>
    </w:p>
  </w:comment>
  <w:comment w:id="22" w:author="Cuenta Microsoft" w:date="2022-09-02T16:58:00Z" w:initials="CM">
    <w:p w14:paraId="0D46DC16" w14:textId="44919ADD" w:rsidR="005516DC" w:rsidRDefault="005516DC">
      <w:pPr>
        <w:pStyle w:val="Textocomentario"/>
      </w:pPr>
      <w:r>
        <w:rPr>
          <w:rStyle w:val="Refdecomentario"/>
        </w:rPr>
        <w:annotationRef/>
      </w:r>
      <w:r>
        <w:t>aplican</w:t>
      </w:r>
    </w:p>
  </w:comment>
  <w:comment w:id="23" w:author="Cuenta Microsoft" w:date="2022-09-02T16:59:00Z" w:initials="CM">
    <w:p w14:paraId="20EEDBBD" w14:textId="2D5494FE" w:rsidR="005516DC" w:rsidRDefault="005516DC">
      <w:pPr>
        <w:pStyle w:val="Textocomentario"/>
      </w:pPr>
      <w:r>
        <w:rPr>
          <w:rStyle w:val="Refdecomentario"/>
        </w:rPr>
        <w:annotationRef/>
      </w:r>
      <w:r>
        <w:t>referenciar</w:t>
      </w:r>
    </w:p>
  </w:comment>
  <w:comment w:id="24" w:author="Cuenta Microsoft" w:date="2022-09-02T17:00:00Z" w:initials="CM">
    <w:p w14:paraId="3AFC25E0" w14:textId="300F4DF7" w:rsidR="005516DC" w:rsidRDefault="005516DC">
      <w:pPr>
        <w:pStyle w:val="Textocomentario"/>
      </w:pPr>
      <w:r>
        <w:rPr>
          <w:rStyle w:val="Refdecomentario"/>
        </w:rPr>
        <w:annotationRef/>
      </w:r>
      <w:r>
        <w:t>en</w:t>
      </w:r>
    </w:p>
  </w:comment>
  <w:comment w:id="25" w:author="Cuenta Microsoft" w:date="2022-09-02T17:00:00Z" w:initials="CM">
    <w:p w14:paraId="562ECDE0" w14:textId="0E0AD431" w:rsidR="005516DC" w:rsidRDefault="005516DC">
      <w:pPr>
        <w:pStyle w:val="Textocomentario"/>
      </w:pPr>
      <w:r>
        <w:rPr>
          <w:rStyle w:val="Refdecomentario"/>
        </w:rPr>
        <w:annotationRef/>
      </w:r>
      <w:r>
        <w:t>,</w:t>
      </w:r>
    </w:p>
  </w:comment>
  <w:comment w:id="26" w:author="Cuenta Microsoft" w:date="2022-09-02T17:01:00Z" w:initials="CM">
    <w:p w14:paraId="0E0B443E" w14:textId="4CC16508" w:rsidR="005516DC" w:rsidRDefault="005516DC">
      <w:pPr>
        <w:pStyle w:val="Textocomentario"/>
      </w:pPr>
      <w:r>
        <w:rPr>
          <w:rStyle w:val="Refdecomentario"/>
        </w:rPr>
        <w:annotationRef/>
      </w:r>
      <w:r>
        <w:t>referenciar</w:t>
      </w:r>
    </w:p>
  </w:comment>
  <w:comment w:id="27" w:author="Cuenta Microsoft" w:date="2022-09-02T17:01:00Z" w:initials="CM">
    <w:p w14:paraId="324DBE1F" w14:textId="2DD59C4B" w:rsidR="005516DC" w:rsidRDefault="005516DC">
      <w:pPr>
        <w:pStyle w:val="Textocomentario"/>
      </w:pPr>
      <w:r>
        <w:rPr>
          <w:rStyle w:val="Refdecomentario"/>
        </w:rPr>
        <w:annotationRef/>
      </w:r>
      <w:r>
        <w:t>referenciar</w:t>
      </w:r>
    </w:p>
  </w:comment>
  <w:comment w:id="28" w:author="Cuenta Microsoft" w:date="2022-09-02T17:01:00Z" w:initials="CM">
    <w:p w14:paraId="76D9B97E" w14:textId="4F7B9235" w:rsidR="005516DC" w:rsidRDefault="005516DC">
      <w:pPr>
        <w:pStyle w:val="Textocomentario"/>
      </w:pPr>
      <w:r>
        <w:rPr>
          <w:rStyle w:val="Refdecomentario"/>
        </w:rPr>
        <w:annotationRef/>
      </w:r>
      <w:r>
        <w:t>referenciar</w:t>
      </w:r>
    </w:p>
  </w:comment>
  <w:comment w:id="29" w:author="Cuenta Microsoft" w:date="2022-09-02T17:02:00Z" w:initials="CM">
    <w:p w14:paraId="52A4E4D4" w14:textId="553D71C2" w:rsidR="005516DC" w:rsidRDefault="005516DC">
      <w:pPr>
        <w:pStyle w:val="Textocomentario"/>
      </w:pPr>
      <w:r>
        <w:rPr>
          <w:rStyle w:val="Refdecomentario"/>
        </w:rPr>
        <w:annotationRef/>
      </w:r>
      <w:proofErr w:type="spellStart"/>
      <w:r>
        <w:t>idem</w:t>
      </w:r>
      <w:proofErr w:type="spellEnd"/>
    </w:p>
  </w:comment>
  <w:comment w:id="30" w:author="Cuenta Microsoft" w:date="2022-09-02T17:03:00Z" w:initials="CM">
    <w:p w14:paraId="6F81BAD1" w14:textId="03F501BC" w:rsidR="005516DC" w:rsidRDefault="005516DC">
      <w:pPr>
        <w:pStyle w:val="Textocomentario"/>
      </w:pPr>
      <w:r>
        <w:rPr>
          <w:rStyle w:val="Refdecomentario"/>
        </w:rPr>
        <w:annotationRef/>
      </w:r>
      <w:r>
        <w:t xml:space="preserve">??? </w:t>
      </w:r>
      <w:proofErr w:type="spellStart"/>
      <w:r>
        <w:t>idem</w:t>
      </w:r>
      <w:proofErr w:type="spellEnd"/>
    </w:p>
  </w:comment>
  <w:comment w:id="31" w:author="Cuenta Microsoft" w:date="2022-09-02T17:03:00Z" w:initials="CM">
    <w:p w14:paraId="695028EA" w14:textId="2D1A80E5" w:rsidR="005516DC" w:rsidRDefault="005516DC">
      <w:pPr>
        <w:pStyle w:val="Textocomentario"/>
      </w:pPr>
      <w:r>
        <w:rPr>
          <w:rStyle w:val="Refdecomentario"/>
        </w:rPr>
        <w:annotationRef/>
      </w:r>
      <w:r>
        <w:t>Referenciar</w:t>
      </w:r>
    </w:p>
  </w:comment>
  <w:comment w:id="34" w:author="Cuenta Microsoft" w:date="2022-09-02T17:05:00Z" w:initials="CM">
    <w:p w14:paraId="14729530" w14:textId="29C06B7D" w:rsidR="005516DC" w:rsidRDefault="005516DC">
      <w:pPr>
        <w:pStyle w:val="Textocomentario"/>
      </w:pPr>
      <w:r>
        <w:rPr>
          <w:rStyle w:val="Refdecomentario"/>
        </w:rPr>
        <w:annotationRef/>
      </w:r>
      <w:r>
        <w:t>Sugiero reemplazar la referencia por la de Chapman y demás autores</w:t>
      </w:r>
    </w:p>
  </w:comment>
  <w:comment w:id="35" w:author="Cuenta Microsoft" w:date="2022-09-02T17:04:00Z" w:initials="CM">
    <w:p w14:paraId="588E9A48" w14:textId="387C526B" w:rsidR="005516DC" w:rsidRDefault="005516DC">
      <w:pPr>
        <w:pStyle w:val="Textocomentario"/>
      </w:pPr>
      <w:r>
        <w:rPr>
          <w:rStyle w:val="Refdecomentario"/>
        </w:rPr>
        <w:annotationRef/>
      </w:r>
      <w:r>
        <w:t>Que adecuación?</w:t>
      </w:r>
    </w:p>
  </w:comment>
  <w:comment w:id="36" w:author="Cuenta Microsoft" w:date="2022-09-02T17:07:00Z" w:initials="CM">
    <w:p w14:paraId="55E85F6B" w14:textId="7EDBAE08" w:rsidR="005516DC" w:rsidRDefault="005516DC">
      <w:pPr>
        <w:pStyle w:val="Textocomentario"/>
      </w:pPr>
      <w:r>
        <w:rPr>
          <w:rStyle w:val="Refdecomentario"/>
        </w:rPr>
        <w:annotationRef/>
      </w:r>
      <w:r>
        <w:t>realiz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5656B9" w15:done="0"/>
  <w15:commentEx w15:paraId="6E8ED8C7" w15:done="0"/>
  <w15:commentEx w15:paraId="2BE5610B" w15:done="0"/>
  <w15:commentEx w15:paraId="64EE1C5F" w15:done="0"/>
  <w15:commentEx w15:paraId="62F0F651" w15:done="0"/>
  <w15:commentEx w15:paraId="3A8221F8" w15:done="0"/>
  <w15:commentEx w15:paraId="661E6AF8" w15:done="0"/>
  <w15:commentEx w15:paraId="62874293" w15:done="0"/>
  <w15:commentEx w15:paraId="23744A44" w15:done="0"/>
  <w15:commentEx w15:paraId="0D46DC16" w15:done="0"/>
  <w15:commentEx w15:paraId="20EEDBBD" w15:done="0"/>
  <w15:commentEx w15:paraId="3AFC25E0" w15:done="0"/>
  <w15:commentEx w15:paraId="562ECDE0" w15:done="0"/>
  <w15:commentEx w15:paraId="0E0B443E" w15:done="0"/>
  <w15:commentEx w15:paraId="324DBE1F" w15:done="0"/>
  <w15:commentEx w15:paraId="76D9B97E" w15:done="0"/>
  <w15:commentEx w15:paraId="52A4E4D4" w15:done="0"/>
  <w15:commentEx w15:paraId="6F81BAD1" w15:done="0"/>
  <w15:commentEx w15:paraId="695028EA" w15:done="0"/>
  <w15:commentEx w15:paraId="14729530" w15:done="0"/>
  <w15:commentEx w15:paraId="588E9A48" w15:done="0"/>
  <w15:commentEx w15:paraId="55E85F6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88DE92" w14:textId="77777777" w:rsidR="00DE0AE5" w:rsidRDefault="00DE0AE5" w:rsidP="00F83EC8">
      <w:r>
        <w:separator/>
      </w:r>
    </w:p>
  </w:endnote>
  <w:endnote w:type="continuationSeparator" w:id="0">
    <w:p w14:paraId="40EACCCA" w14:textId="77777777" w:rsidR="00DE0AE5" w:rsidRDefault="00DE0AE5"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1148342"/>
      <w:docPartObj>
        <w:docPartGallery w:val="Page Numbers (Bottom of Page)"/>
        <w:docPartUnique/>
      </w:docPartObj>
    </w:sdtPr>
    <w:sdtEndPr/>
    <w:sdtContent>
      <w:p w14:paraId="2152A4CC" w14:textId="6EBFA4C8" w:rsidR="005516DC" w:rsidRDefault="005516DC">
        <w:pPr>
          <w:pStyle w:val="Piedepgina"/>
          <w:jc w:val="center"/>
        </w:pPr>
        <w:r>
          <w:fldChar w:fldCharType="begin"/>
        </w:r>
        <w:r>
          <w:instrText>PAGE   \* MERGEFORMAT</w:instrText>
        </w:r>
        <w:r>
          <w:fldChar w:fldCharType="separate"/>
        </w:r>
        <w:r w:rsidR="00127F79">
          <w:rPr>
            <w:noProof/>
          </w:rPr>
          <w:t>1</w:t>
        </w:r>
        <w:r>
          <w:fldChar w:fldCharType="end"/>
        </w:r>
      </w:p>
    </w:sdtContent>
  </w:sdt>
  <w:p w14:paraId="63D41CAA" w14:textId="77777777" w:rsidR="005516DC" w:rsidRDefault="005516DC">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99CA85" w14:textId="77777777" w:rsidR="00DE0AE5" w:rsidRDefault="00DE0AE5" w:rsidP="00F83EC8">
      <w:r>
        <w:separator/>
      </w:r>
    </w:p>
  </w:footnote>
  <w:footnote w:type="continuationSeparator" w:id="0">
    <w:p w14:paraId="72208528" w14:textId="77777777" w:rsidR="00DE0AE5" w:rsidRDefault="00DE0AE5" w:rsidP="00F83E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B57F55"/>
    <w:multiLevelType w:val="hybridMultilevel"/>
    <w:tmpl w:val="AD30983A"/>
    <w:lvl w:ilvl="0" w:tplc="9A506636">
      <w:start w:val="1"/>
      <w:numFmt w:val="decimal"/>
      <w:lvlText w:val="6.%1."/>
      <w:lvlJc w:val="left"/>
      <w:pPr>
        <w:ind w:left="1080" w:hanging="360"/>
      </w:pPr>
      <w:rPr>
        <w:rFonts w:hint="default"/>
      </w:rPr>
    </w:lvl>
    <w:lvl w:ilvl="1" w:tplc="2C0A0019" w:tentative="1">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1" w15:restartNumberingAfterBreak="0">
    <w:nsid w:val="0BAB614C"/>
    <w:multiLevelType w:val="hybridMultilevel"/>
    <w:tmpl w:val="DF7AFA4A"/>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 w15:restartNumberingAfterBreak="0">
    <w:nsid w:val="157271D2"/>
    <w:multiLevelType w:val="hybridMultilevel"/>
    <w:tmpl w:val="B4BADFEE"/>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3" w15:restartNumberingAfterBreak="0">
    <w:nsid w:val="164D3F20"/>
    <w:multiLevelType w:val="hybridMultilevel"/>
    <w:tmpl w:val="88AE1550"/>
    <w:lvl w:ilvl="0" w:tplc="CBE0DF6A">
      <w:start w:val="1"/>
      <w:numFmt w:val="decimal"/>
      <w:lvlText w:val="5.%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4" w15:restartNumberingAfterBreak="0">
    <w:nsid w:val="18261679"/>
    <w:multiLevelType w:val="multilevel"/>
    <w:tmpl w:val="CB46F566"/>
    <w:lvl w:ilvl="0">
      <w:start w:val="5"/>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 w15:restartNumberingAfterBreak="0">
    <w:nsid w:val="1C662715"/>
    <w:multiLevelType w:val="multilevel"/>
    <w:tmpl w:val="2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213E7758"/>
    <w:multiLevelType w:val="hybridMultilevel"/>
    <w:tmpl w:val="6F94DDB8"/>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15:restartNumberingAfterBreak="0">
    <w:nsid w:val="241276FA"/>
    <w:multiLevelType w:val="hybridMultilevel"/>
    <w:tmpl w:val="81263394"/>
    <w:lvl w:ilvl="0" w:tplc="6E285A10">
      <w:start w:val="1"/>
      <w:numFmt w:val="decimal"/>
      <w:lvlText w:val="5.%1."/>
      <w:lvlJc w:val="left"/>
      <w:pPr>
        <w:ind w:left="1080" w:hanging="360"/>
      </w:pPr>
      <w:rPr>
        <w:rFonts w:hint="default"/>
        <w:lang w:val="es-ES"/>
      </w:rPr>
    </w:lvl>
    <w:lvl w:ilvl="1" w:tplc="2C0A0019" w:tentative="1">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8" w15:restartNumberingAfterBreak="0">
    <w:nsid w:val="2D961D16"/>
    <w:multiLevelType w:val="hybridMultilevel"/>
    <w:tmpl w:val="062E7A6C"/>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15:restartNumberingAfterBreak="0">
    <w:nsid w:val="3295444C"/>
    <w:multiLevelType w:val="hybridMultilevel"/>
    <w:tmpl w:val="C23E39FE"/>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0" w15:restartNumberingAfterBreak="0">
    <w:nsid w:val="344B5317"/>
    <w:multiLevelType w:val="multilevel"/>
    <w:tmpl w:val="766A26C2"/>
    <w:lvl w:ilvl="0">
      <w:start w:val="2"/>
      <w:numFmt w:val="decimal"/>
      <w:lvlText w:val="%1."/>
      <w:lvlJc w:val="left"/>
      <w:pPr>
        <w:tabs>
          <w:tab w:val="num" w:pos="720"/>
        </w:tabs>
        <w:ind w:left="720" w:hanging="360"/>
      </w:pPr>
    </w:lvl>
    <w:lvl w:ilvl="1">
      <w:start w:val="1"/>
      <w:numFmt w:val="decimal"/>
      <w:lvlText w:val="3.%2."/>
      <w:lvlJc w:val="left"/>
      <w:pPr>
        <w:tabs>
          <w:tab w:val="num" w:pos="1440"/>
        </w:tabs>
        <w:ind w:left="1440" w:hanging="360"/>
      </w:pPr>
      <w:rPr>
        <w:rFonts w:hint="default"/>
      </w:rPr>
    </w:lvl>
    <w:lvl w:ilvl="2">
      <w:start w:val="1"/>
      <w:numFmt w:val="decimal"/>
      <w:lvlText w:val="3.%3."/>
      <w:lvlJc w:val="left"/>
      <w:pPr>
        <w:tabs>
          <w:tab w:val="num" w:pos="2160"/>
        </w:tabs>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5264088"/>
    <w:multiLevelType w:val="hybridMultilevel"/>
    <w:tmpl w:val="6F2AFFC8"/>
    <w:lvl w:ilvl="0" w:tplc="250A4390">
      <w:start w:val="1"/>
      <w:numFmt w:val="decimal"/>
      <w:lvlText w:val="%1-"/>
      <w:lvlJc w:val="left"/>
      <w:pPr>
        <w:ind w:left="1778" w:hanging="360"/>
      </w:pPr>
      <w:rPr>
        <w:rFonts w:hint="default"/>
      </w:rPr>
    </w:lvl>
    <w:lvl w:ilvl="1" w:tplc="2C0A0019" w:tentative="1">
      <w:start w:val="1"/>
      <w:numFmt w:val="lowerLetter"/>
      <w:lvlText w:val="%2."/>
      <w:lvlJc w:val="left"/>
      <w:pPr>
        <w:ind w:left="2498" w:hanging="360"/>
      </w:pPr>
    </w:lvl>
    <w:lvl w:ilvl="2" w:tplc="2C0A001B" w:tentative="1">
      <w:start w:val="1"/>
      <w:numFmt w:val="lowerRoman"/>
      <w:lvlText w:val="%3."/>
      <w:lvlJc w:val="right"/>
      <w:pPr>
        <w:ind w:left="3218" w:hanging="180"/>
      </w:pPr>
    </w:lvl>
    <w:lvl w:ilvl="3" w:tplc="2C0A000F" w:tentative="1">
      <w:start w:val="1"/>
      <w:numFmt w:val="decimal"/>
      <w:lvlText w:val="%4."/>
      <w:lvlJc w:val="left"/>
      <w:pPr>
        <w:ind w:left="3938" w:hanging="360"/>
      </w:pPr>
    </w:lvl>
    <w:lvl w:ilvl="4" w:tplc="2C0A0019" w:tentative="1">
      <w:start w:val="1"/>
      <w:numFmt w:val="lowerLetter"/>
      <w:lvlText w:val="%5."/>
      <w:lvlJc w:val="left"/>
      <w:pPr>
        <w:ind w:left="4658" w:hanging="360"/>
      </w:pPr>
    </w:lvl>
    <w:lvl w:ilvl="5" w:tplc="2C0A001B" w:tentative="1">
      <w:start w:val="1"/>
      <w:numFmt w:val="lowerRoman"/>
      <w:lvlText w:val="%6."/>
      <w:lvlJc w:val="right"/>
      <w:pPr>
        <w:ind w:left="5378" w:hanging="180"/>
      </w:pPr>
    </w:lvl>
    <w:lvl w:ilvl="6" w:tplc="2C0A000F" w:tentative="1">
      <w:start w:val="1"/>
      <w:numFmt w:val="decimal"/>
      <w:lvlText w:val="%7."/>
      <w:lvlJc w:val="left"/>
      <w:pPr>
        <w:ind w:left="6098" w:hanging="360"/>
      </w:pPr>
    </w:lvl>
    <w:lvl w:ilvl="7" w:tplc="2C0A0019" w:tentative="1">
      <w:start w:val="1"/>
      <w:numFmt w:val="lowerLetter"/>
      <w:lvlText w:val="%8."/>
      <w:lvlJc w:val="left"/>
      <w:pPr>
        <w:ind w:left="6818" w:hanging="360"/>
      </w:pPr>
    </w:lvl>
    <w:lvl w:ilvl="8" w:tplc="2C0A001B" w:tentative="1">
      <w:start w:val="1"/>
      <w:numFmt w:val="lowerRoman"/>
      <w:lvlText w:val="%9."/>
      <w:lvlJc w:val="right"/>
      <w:pPr>
        <w:ind w:left="7538" w:hanging="180"/>
      </w:pPr>
    </w:lvl>
  </w:abstractNum>
  <w:abstractNum w:abstractNumId="12" w15:restartNumberingAfterBreak="0">
    <w:nsid w:val="361A478F"/>
    <w:multiLevelType w:val="hybridMultilevel"/>
    <w:tmpl w:val="81DA007C"/>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3" w15:restartNumberingAfterBreak="0">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4" w15:restartNumberingAfterBreak="0">
    <w:nsid w:val="3D7320FF"/>
    <w:multiLevelType w:val="multilevel"/>
    <w:tmpl w:val="AAC4CF5C"/>
    <w:lvl w:ilvl="0">
      <w:start w:val="3"/>
      <w:numFmt w:val="decimal"/>
      <w:lvlText w:val="%1."/>
      <w:lvlJc w:val="left"/>
      <w:pPr>
        <w:tabs>
          <w:tab w:val="num" w:pos="720"/>
        </w:tabs>
        <w:ind w:left="720" w:hanging="360"/>
      </w:pPr>
      <w:rPr>
        <w:rFonts w:hint="default"/>
      </w:rPr>
    </w:lvl>
    <w:lvl w:ilvl="1">
      <w:start w:val="3"/>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5" w15:restartNumberingAfterBreak="0">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15:restartNumberingAfterBreak="0">
    <w:nsid w:val="423F387D"/>
    <w:multiLevelType w:val="hybridMultilevel"/>
    <w:tmpl w:val="A3EAC3F2"/>
    <w:lvl w:ilvl="0" w:tplc="2C0A0001">
      <w:start w:val="1"/>
      <w:numFmt w:val="bullet"/>
      <w:lvlText w:val=""/>
      <w:lvlJc w:val="left"/>
      <w:pPr>
        <w:ind w:left="1800" w:hanging="360"/>
      </w:pPr>
      <w:rPr>
        <w:rFonts w:ascii="Symbol" w:hAnsi="Symbol" w:hint="default"/>
      </w:rPr>
    </w:lvl>
    <w:lvl w:ilvl="1" w:tplc="2C0A0003" w:tentative="1">
      <w:start w:val="1"/>
      <w:numFmt w:val="bullet"/>
      <w:lvlText w:val="o"/>
      <w:lvlJc w:val="left"/>
      <w:pPr>
        <w:ind w:left="2520" w:hanging="360"/>
      </w:pPr>
      <w:rPr>
        <w:rFonts w:ascii="Courier New" w:hAnsi="Courier New" w:cs="Courier New" w:hint="default"/>
      </w:rPr>
    </w:lvl>
    <w:lvl w:ilvl="2" w:tplc="2C0A0005" w:tentative="1">
      <w:start w:val="1"/>
      <w:numFmt w:val="bullet"/>
      <w:lvlText w:val=""/>
      <w:lvlJc w:val="left"/>
      <w:pPr>
        <w:ind w:left="3240" w:hanging="360"/>
      </w:pPr>
      <w:rPr>
        <w:rFonts w:ascii="Wingdings" w:hAnsi="Wingdings" w:hint="default"/>
      </w:rPr>
    </w:lvl>
    <w:lvl w:ilvl="3" w:tplc="2C0A0001" w:tentative="1">
      <w:start w:val="1"/>
      <w:numFmt w:val="bullet"/>
      <w:lvlText w:val=""/>
      <w:lvlJc w:val="left"/>
      <w:pPr>
        <w:ind w:left="3960" w:hanging="360"/>
      </w:pPr>
      <w:rPr>
        <w:rFonts w:ascii="Symbol" w:hAnsi="Symbol" w:hint="default"/>
      </w:rPr>
    </w:lvl>
    <w:lvl w:ilvl="4" w:tplc="2C0A0003" w:tentative="1">
      <w:start w:val="1"/>
      <w:numFmt w:val="bullet"/>
      <w:lvlText w:val="o"/>
      <w:lvlJc w:val="left"/>
      <w:pPr>
        <w:ind w:left="4680" w:hanging="360"/>
      </w:pPr>
      <w:rPr>
        <w:rFonts w:ascii="Courier New" w:hAnsi="Courier New" w:cs="Courier New" w:hint="default"/>
      </w:rPr>
    </w:lvl>
    <w:lvl w:ilvl="5" w:tplc="2C0A0005" w:tentative="1">
      <w:start w:val="1"/>
      <w:numFmt w:val="bullet"/>
      <w:lvlText w:val=""/>
      <w:lvlJc w:val="left"/>
      <w:pPr>
        <w:ind w:left="5400" w:hanging="360"/>
      </w:pPr>
      <w:rPr>
        <w:rFonts w:ascii="Wingdings" w:hAnsi="Wingdings" w:hint="default"/>
      </w:rPr>
    </w:lvl>
    <w:lvl w:ilvl="6" w:tplc="2C0A0001" w:tentative="1">
      <w:start w:val="1"/>
      <w:numFmt w:val="bullet"/>
      <w:lvlText w:val=""/>
      <w:lvlJc w:val="left"/>
      <w:pPr>
        <w:ind w:left="6120" w:hanging="360"/>
      </w:pPr>
      <w:rPr>
        <w:rFonts w:ascii="Symbol" w:hAnsi="Symbol" w:hint="default"/>
      </w:rPr>
    </w:lvl>
    <w:lvl w:ilvl="7" w:tplc="2C0A0003" w:tentative="1">
      <w:start w:val="1"/>
      <w:numFmt w:val="bullet"/>
      <w:lvlText w:val="o"/>
      <w:lvlJc w:val="left"/>
      <w:pPr>
        <w:ind w:left="6840" w:hanging="360"/>
      </w:pPr>
      <w:rPr>
        <w:rFonts w:ascii="Courier New" w:hAnsi="Courier New" w:cs="Courier New" w:hint="default"/>
      </w:rPr>
    </w:lvl>
    <w:lvl w:ilvl="8" w:tplc="2C0A0005" w:tentative="1">
      <w:start w:val="1"/>
      <w:numFmt w:val="bullet"/>
      <w:lvlText w:val=""/>
      <w:lvlJc w:val="left"/>
      <w:pPr>
        <w:ind w:left="7560" w:hanging="360"/>
      </w:pPr>
      <w:rPr>
        <w:rFonts w:ascii="Wingdings" w:hAnsi="Wingdings" w:hint="default"/>
      </w:rPr>
    </w:lvl>
  </w:abstractNum>
  <w:abstractNum w:abstractNumId="17" w15:restartNumberingAfterBreak="0">
    <w:nsid w:val="4AEC7587"/>
    <w:multiLevelType w:val="hybridMultilevel"/>
    <w:tmpl w:val="013E1D56"/>
    <w:lvl w:ilvl="0" w:tplc="A0C4F8F8">
      <w:start w:val="1"/>
      <w:numFmt w:val="decimal"/>
      <w:lvlText w:val="7.%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8" w15:restartNumberingAfterBreak="0">
    <w:nsid w:val="4CC13F9A"/>
    <w:multiLevelType w:val="hybridMultilevel"/>
    <w:tmpl w:val="E318ADEA"/>
    <w:lvl w:ilvl="0" w:tplc="CD0CECBE">
      <w:start w:val="1"/>
      <w:numFmt w:val="decimal"/>
      <w:lvlText w:val="8.%1."/>
      <w:lvlJc w:val="left"/>
      <w:pPr>
        <w:ind w:left="1260" w:hanging="360"/>
      </w:pPr>
      <w:rPr>
        <w:rFonts w:hint="default"/>
        <w:lang w:val="es-ES"/>
      </w:rPr>
    </w:lvl>
    <w:lvl w:ilvl="1" w:tplc="2C0A0019" w:tentative="1">
      <w:start w:val="1"/>
      <w:numFmt w:val="lowerLetter"/>
      <w:lvlText w:val="%2."/>
      <w:lvlJc w:val="left"/>
      <w:pPr>
        <w:ind w:left="1980" w:hanging="360"/>
      </w:pPr>
    </w:lvl>
    <w:lvl w:ilvl="2" w:tplc="2C0A001B" w:tentative="1">
      <w:start w:val="1"/>
      <w:numFmt w:val="lowerRoman"/>
      <w:lvlText w:val="%3."/>
      <w:lvlJc w:val="right"/>
      <w:pPr>
        <w:ind w:left="2700" w:hanging="180"/>
      </w:pPr>
    </w:lvl>
    <w:lvl w:ilvl="3" w:tplc="2C0A000F" w:tentative="1">
      <w:start w:val="1"/>
      <w:numFmt w:val="decimal"/>
      <w:lvlText w:val="%4."/>
      <w:lvlJc w:val="left"/>
      <w:pPr>
        <w:ind w:left="3420" w:hanging="360"/>
      </w:pPr>
    </w:lvl>
    <w:lvl w:ilvl="4" w:tplc="2C0A0019" w:tentative="1">
      <w:start w:val="1"/>
      <w:numFmt w:val="lowerLetter"/>
      <w:lvlText w:val="%5."/>
      <w:lvlJc w:val="left"/>
      <w:pPr>
        <w:ind w:left="4140" w:hanging="360"/>
      </w:pPr>
    </w:lvl>
    <w:lvl w:ilvl="5" w:tplc="2C0A001B" w:tentative="1">
      <w:start w:val="1"/>
      <w:numFmt w:val="lowerRoman"/>
      <w:lvlText w:val="%6."/>
      <w:lvlJc w:val="right"/>
      <w:pPr>
        <w:ind w:left="4860" w:hanging="180"/>
      </w:pPr>
    </w:lvl>
    <w:lvl w:ilvl="6" w:tplc="2C0A000F" w:tentative="1">
      <w:start w:val="1"/>
      <w:numFmt w:val="decimal"/>
      <w:lvlText w:val="%7."/>
      <w:lvlJc w:val="left"/>
      <w:pPr>
        <w:ind w:left="5580" w:hanging="360"/>
      </w:pPr>
    </w:lvl>
    <w:lvl w:ilvl="7" w:tplc="2C0A0019" w:tentative="1">
      <w:start w:val="1"/>
      <w:numFmt w:val="lowerLetter"/>
      <w:lvlText w:val="%8."/>
      <w:lvlJc w:val="left"/>
      <w:pPr>
        <w:ind w:left="6300" w:hanging="360"/>
      </w:pPr>
    </w:lvl>
    <w:lvl w:ilvl="8" w:tplc="2C0A001B" w:tentative="1">
      <w:start w:val="1"/>
      <w:numFmt w:val="lowerRoman"/>
      <w:lvlText w:val="%9."/>
      <w:lvlJc w:val="right"/>
      <w:pPr>
        <w:ind w:left="7020" w:hanging="180"/>
      </w:pPr>
    </w:lvl>
  </w:abstractNum>
  <w:abstractNum w:abstractNumId="19" w15:restartNumberingAfterBreak="0">
    <w:nsid w:val="51AB421E"/>
    <w:multiLevelType w:val="hybridMultilevel"/>
    <w:tmpl w:val="2D3801F4"/>
    <w:lvl w:ilvl="0" w:tplc="5E14BE44">
      <w:start w:val="1"/>
      <w:numFmt w:val="decimal"/>
      <w:lvlText w:val="9.%1."/>
      <w:lvlJc w:val="left"/>
      <w:pPr>
        <w:ind w:left="1353" w:hanging="360"/>
      </w:pPr>
      <w:rPr>
        <w:rFonts w:hint="default"/>
      </w:rPr>
    </w:lvl>
    <w:lvl w:ilvl="1" w:tplc="2C0A0019" w:tentative="1">
      <w:start w:val="1"/>
      <w:numFmt w:val="lowerLetter"/>
      <w:lvlText w:val="%2."/>
      <w:lvlJc w:val="left"/>
      <w:pPr>
        <w:ind w:left="2868" w:hanging="360"/>
      </w:pPr>
    </w:lvl>
    <w:lvl w:ilvl="2" w:tplc="2C0A001B" w:tentative="1">
      <w:start w:val="1"/>
      <w:numFmt w:val="lowerRoman"/>
      <w:lvlText w:val="%3."/>
      <w:lvlJc w:val="right"/>
      <w:pPr>
        <w:ind w:left="3588" w:hanging="180"/>
      </w:pPr>
    </w:lvl>
    <w:lvl w:ilvl="3" w:tplc="2C0A000F" w:tentative="1">
      <w:start w:val="1"/>
      <w:numFmt w:val="decimal"/>
      <w:lvlText w:val="%4."/>
      <w:lvlJc w:val="left"/>
      <w:pPr>
        <w:ind w:left="4308" w:hanging="360"/>
      </w:pPr>
    </w:lvl>
    <w:lvl w:ilvl="4" w:tplc="2C0A0019" w:tentative="1">
      <w:start w:val="1"/>
      <w:numFmt w:val="lowerLetter"/>
      <w:lvlText w:val="%5."/>
      <w:lvlJc w:val="left"/>
      <w:pPr>
        <w:ind w:left="5028" w:hanging="360"/>
      </w:pPr>
    </w:lvl>
    <w:lvl w:ilvl="5" w:tplc="2C0A001B" w:tentative="1">
      <w:start w:val="1"/>
      <w:numFmt w:val="lowerRoman"/>
      <w:lvlText w:val="%6."/>
      <w:lvlJc w:val="right"/>
      <w:pPr>
        <w:ind w:left="5748" w:hanging="180"/>
      </w:pPr>
    </w:lvl>
    <w:lvl w:ilvl="6" w:tplc="2C0A000F" w:tentative="1">
      <w:start w:val="1"/>
      <w:numFmt w:val="decimal"/>
      <w:lvlText w:val="%7."/>
      <w:lvlJc w:val="left"/>
      <w:pPr>
        <w:ind w:left="6468" w:hanging="360"/>
      </w:pPr>
    </w:lvl>
    <w:lvl w:ilvl="7" w:tplc="2C0A0019" w:tentative="1">
      <w:start w:val="1"/>
      <w:numFmt w:val="lowerLetter"/>
      <w:lvlText w:val="%8."/>
      <w:lvlJc w:val="left"/>
      <w:pPr>
        <w:ind w:left="7188" w:hanging="360"/>
      </w:pPr>
    </w:lvl>
    <w:lvl w:ilvl="8" w:tplc="2C0A001B" w:tentative="1">
      <w:start w:val="1"/>
      <w:numFmt w:val="lowerRoman"/>
      <w:lvlText w:val="%9."/>
      <w:lvlJc w:val="right"/>
      <w:pPr>
        <w:ind w:left="7908" w:hanging="180"/>
      </w:pPr>
    </w:lvl>
  </w:abstractNum>
  <w:abstractNum w:abstractNumId="20" w15:restartNumberingAfterBreak="0">
    <w:nsid w:val="52097263"/>
    <w:multiLevelType w:val="hybridMultilevel"/>
    <w:tmpl w:val="42D8D3E2"/>
    <w:lvl w:ilvl="0" w:tplc="2C0A000B">
      <w:start w:val="1"/>
      <w:numFmt w:val="bullet"/>
      <w:lvlText w:val=""/>
      <w:lvlJc w:val="left"/>
      <w:pPr>
        <w:ind w:left="749" w:hanging="360"/>
      </w:pPr>
      <w:rPr>
        <w:rFonts w:ascii="Wingdings" w:hAnsi="Wingdings"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21" w15:restartNumberingAfterBreak="0">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22" w15:restartNumberingAfterBreak="0">
    <w:nsid w:val="57EE2007"/>
    <w:multiLevelType w:val="hybridMultilevel"/>
    <w:tmpl w:val="8A1A7A50"/>
    <w:lvl w:ilvl="0" w:tplc="2C0A000F">
      <w:start w:val="1"/>
      <w:numFmt w:val="decimal"/>
      <w:lvlText w:val="%1."/>
      <w:lvlJc w:val="left"/>
      <w:pPr>
        <w:ind w:left="720" w:hanging="360"/>
      </w:pPr>
    </w:lvl>
    <w:lvl w:ilvl="1" w:tplc="2C0A0019">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3" w15:restartNumberingAfterBreak="0">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15:restartNumberingAfterBreak="0">
    <w:nsid w:val="6D813891"/>
    <w:multiLevelType w:val="hybridMultilevel"/>
    <w:tmpl w:val="D618079C"/>
    <w:lvl w:ilvl="0" w:tplc="3F7AA48A">
      <w:start w:val="1"/>
      <w:numFmt w:val="bullet"/>
      <w:lvlText w:val="-"/>
      <w:lvlJc w:val="left"/>
      <w:pPr>
        <w:ind w:left="1440" w:hanging="360"/>
      </w:pPr>
      <w:rPr>
        <w:rFonts w:ascii="Times New Roman" w:eastAsia="Times New Roman" w:hAnsi="Times New Roman" w:cs="Times New Roman" w:hint="default"/>
      </w:rPr>
    </w:lvl>
    <w:lvl w:ilvl="1" w:tplc="2C0A0003" w:tentative="1">
      <w:start w:val="1"/>
      <w:numFmt w:val="bullet"/>
      <w:lvlText w:val="o"/>
      <w:lvlJc w:val="left"/>
      <w:pPr>
        <w:ind w:left="2160" w:hanging="360"/>
      </w:pPr>
      <w:rPr>
        <w:rFonts w:ascii="Courier New" w:hAnsi="Courier New" w:cs="Courier New" w:hint="default"/>
      </w:rPr>
    </w:lvl>
    <w:lvl w:ilvl="2" w:tplc="2C0A0005" w:tentative="1">
      <w:start w:val="1"/>
      <w:numFmt w:val="bullet"/>
      <w:lvlText w:val=""/>
      <w:lvlJc w:val="left"/>
      <w:pPr>
        <w:ind w:left="2880" w:hanging="360"/>
      </w:pPr>
      <w:rPr>
        <w:rFonts w:ascii="Wingdings" w:hAnsi="Wingdings" w:hint="default"/>
      </w:rPr>
    </w:lvl>
    <w:lvl w:ilvl="3" w:tplc="2C0A0001" w:tentative="1">
      <w:start w:val="1"/>
      <w:numFmt w:val="bullet"/>
      <w:lvlText w:val=""/>
      <w:lvlJc w:val="left"/>
      <w:pPr>
        <w:ind w:left="3600" w:hanging="360"/>
      </w:pPr>
      <w:rPr>
        <w:rFonts w:ascii="Symbol" w:hAnsi="Symbol" w:hint="default"/>
      </w:rPr>
    </w:lvl>
    <w:lvl w:ilvl="4" w:tplc="2C0A0003" w:tentative="1">
      <w:start w:val="1"/>
      <w:numFmt w:val="bullet"/>
      <w:lvlText w:val="o"/>
      <w:lvlJc w:val="left"/>
      <w:pPr>
        <w:ind w:left="4320" w:hanging="360"/>
      </w:pPr>
      <w:rPr>
        <w:rFonts w:ascii="Courier New" w:hAnsi="Courier New" w:cs="Courier New" w:hint="default"/>
      </w:rPr>
    </w:lvl>
    <w:lvl w:ilvl="5" w:tplc="2C0A0005" w:tentative="1">
      <w:start w:val="1"/>
      <w:numFmt w:val="bullet"/>
      <w:lvlText w:val=""/>
      <w:lvlJc w:val="left"/>
      <w:pPr>
        <w:ind w:left="5040" w:hanging="360"/>
      </w:pPr>
      <w:rPr>
        <w:rFonts w:ascii="Wingdings" w:hAnsi="Wingdings" w:hint="default"/>
      </w:rPr>
    </w:lvl>
    <w:lvl w:ilvl="6" w:tplc="2C0A0001" w:tentative="1">
      <w:start w:val="1"/>
      <w:numFmt w:val="bullet"/>
      <w:lvlText w:val=""/>
      <w:lvlJc w:val="left"/>
      <w:pPr>
        <w:ind w:left="5760" w:hanging="360"/>
      </w:pPr>
      <w:rPr>
        <w:rFonts w:ascii="Symbol" w:hAnsi="Symbol" w:hint="default"/>
      </w:rPr>
    </w:lvl>
    <w:lvl w:ilvl="7" w:tplc="2C0A0003" w:tentative="1">
      <w:start w:val="1"/>
      <w:numFmt w:val="bullet"/>
      <w:lvlText w:val="o"/>
      <w:lvlJc w:val="left"/>
      <w:pPr>
        <w:ind w:left="6480" w:hanging="360"/>
      </w:pPr>
      <w:rPr>
        <w:rFonts w:ascii="Courier New" w:hAnsi="Courier New" w:cs="Courier New" w:hint="default"/>
      </w:rPr>
    </w:lvl>
    <w:lvl w:ilvl="8" w:tplc="2C0A0005" w:tentative="1">
      <w:start w:val="1"/>
      <w:numFmt w:val="bullet"/>
      <w:lvlText w:val=""/>
      <w:lvlJc w:val="left"/>
      <w:pPr>
        <w:ind w:left="7200" w:hanging="360"/>
      </w:pPr>
      <w:rPr>
        <w:rFonts w:ascii="Wingdings" w:hAnsi="Wingdings" w:hint="default"/>
      </w:rPr>
    </w:lvl>
  </w:abstractNum>
  <w:abstractNum w:abstractNumId="25" w15:restartNumberingAfterBreak="0">
    <w:nsid w:val="6E7C5A92"/>
    <w:multiLevelType w:val="hybridMultilevel"/>
    <w:tmpl w:val="6600A1CE"/>
    <w:lvl w:ilvl="0" w:tplc="337EB20E">
      <w:start w:val="1"/>
      <w:numFmt w:val="decimal"/>
      <w:lvlText w:val="4.%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6" w15:restartNumberingAfterBreak="0">
    <w:nsid w:val="6F17164D"/>
    <w:multiLevelType w:val="multilevel"/>
    <w:tmpl w:val="70E2F1A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D7705B3"/>
    <w:multiLevelType w:val="hybridMultilevel"/>
    <w:tmpl w:val="B010D81C"/>
    <w:lvl w:ilvl="0" w:tplc="A0C4F8F8">
      <w:start w:val="1"/>
      <w:numFmt w:val="decimal"/>
      <w:lvlText w:val="7.%1."/>
      <w:lvlJc w:val="left"/>
      <w:pPr>
        <w:ind w:left="1495"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22"/>
  </w:num>
  <w:num w:numId="2">
    <w:abstractNumId w:val="0"/>
  </w:num>
  <w:num w:numId="3">
    <w:abstractNumId w:val="19"/>
  </w:num>
  <w:num w:numId="4">
    <w:abstractNumId w:val="7"/>
  </w:num>
  <w:num w:numId="5">
    <w:abstractNumId w:val="4"/>
  </w:num>
  <w:num w:numId="6">
    <w:abstractNumId w:val="18"/>
  </w:num>
  <w:num w:numId="7">
    <w:abstractNumId w:val="12"/>
  </w:num>
  <w:num w:numId="8">
    <w:abstractNumId w:val="25"/>
  </w:num>
  <w:num w:numId="9">
    <w:abstractNumId w:val="3"/>
  </w:num>
  <w:num w:numId="10">
    <w:abstractNumId w:val="27"/>
  </w:num>
  <w:num w:numId="11">
    <w:abstractNumId w:val="11"/>
  </w:num>
  <w:num w:numId="12">
    <w:abstractNumId w:val="17"/>
  </w:num>
  <w:num w:numId="13">
    <w:abstractNumId w:val="23"/>
  </w:num>
  <w:num w:numId="14">
    <w:abstractNumId w:val="13"/>
  </w:num>
  <w:num w:numId="15">
    <w:abstractNumId w:val="24"/>
  </w:num>
  <w:num w:numId="16">
    <w:abstractNumId w:val="26"/>
  </w:num>
  <w:num w:numId="17">
    <w:abstractNumId w:val="2"/>
  </w:num>
  <w:num w:numId="18">
    <w:abstractNumId w:val="15"/>
  </w:num>
  <w:num w:numId="19">
    <w:abstractNumId w:val="21"/>
  </w:num>
  <w:num w:numId="20">
    <w:abstractNumId w:val="16"/>
  </w:num>
  <w:num w:numId="21">
    <w:abstractNumId w:val="5"/>
  </w:num>
  <w:num w:numId="22">
    <w:abstractNumId w:val="10"/>
  </w:num>
  <w:num w:numId="23">
    <w:abstractNumId w:val="14"/>
  </w:num>
  <w:num w:numId="24">
    <w:abstractNumId w:val="20"/>
  </w:num>
  <w:num w:numId="25">
    <w:abstractNumId w:val="8"/>
  </w:num>
  <w:num w:numId="26">
    <w:abstractNumId w:val="1"/>
  </w:num>
  <w:num w:numId="27">
    <w:abstractNumId w:val="9"/>
  </w:num>
  <w:num w:numId="28">
    <w:abstractNumId w:val="6"/>
  </w:num>
  <w:numIdMacAtCleanup w:val="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uenta Microsoft">
    <w15:presenceInfo w15:providerId="Windows Live" w15:userId="b0b11a5b2cd904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6D9A"/>
    <w:rsid w:val="00010DC1"/>
    <w:rsid w:val="00013243"/>
    <w:rsid w:val="00013BDE"/>
    <w:rsid w:val="00016EBD"/>
    <w:rsid w:val="000356B0"/>
    <w:rsid w:val="00040546"/>
    <w:rsid w:val="00040AD0"/>
    <w:rsid w:val="000520CE"/>
    <w:rsid w:val="000538FE"/>
    <w:rsid w:val="0005724B"/>
    <w:rsid w:val="00062B90"/>
    <w:rsid w:val="00065A45"/>
    <w:rsid w:val="0007270E"/>
    <w:rsid w:val="00084242"/>
    <w:rsid w:val="00093C28"/>
    <w:rsid w:val="000A3034"/>
    <w:rsid w:val="000A3B1C"/>
    <w:rsid w:val="000A557C"/>
    <w:rsid w:val="000B133E"/>
    <w:rsid w:val="000B4455"/>
    <w:rsid w:val="000B464B"/>
    <w:rsid w:val="000B4ECE"/>
    <w:rsid w:val="000B51C3"/>
    <w:rsid w:val="000B6017"/>
    <w:rsid w:val="000C04D6"/>
    <w:rsid w:val="000C382B"/>
    <w:rsid w:val="000D28EF"/>
    <w:rsid w:val="000E13C2"/>
    <w:rsid w:val="000E7A6E"/>
    <w:rsid w:val="000F0E99"/>
    <w:rsid w:val="000F51F5"/>
    <w:rsid w:val="00106C01"/>
    <w:rsid w:val="00111DBD"/>
    <w:rsid w:val="0011563B"/>
    <w:rsid w:val="00115A81"/>
    <w:rsid w:val="00127F79"/>
    <w:rsid w:val="00130CAD"/>
    <w:rsid w:val="0013366D"/>
    <w:rsid w:val="00140D71"/>
    <w:rsid w:val="001411A5"/>
    <w:rsid w:val="00144E04"/>
    <w:rsid w:val="00166821"/>
    <w:rsid w:val="00183B53"/>
    <w:rsid w:val="00186FBD"/>
    <w:rsid w:val="00190D84"/>
    <w:rsid w:val="001B655F"/>
    <w:rsid w:val="001C7CC5"/>
    <w:rsid w:val="001D064E"/>
    <w:rsid w:val="001D3392"/>
    <w:rsid w:val="001D7EAE"/>
    <w:rsid w:val="001E5A2D"/>
    <w:rsid w:val="001E64F5"/>
    <w:rsid w:val="001F1D15"/>
    <w:rsid w:val="001F5F59"/>
    <w:rsid w:val="00211BFD"/>
    <w:rsid w:val="00213452"/>
    <w:rsid w:val="002368AB"/>
    <w:rsid w:val="00236AE2"/>
    <w:rsid w:val="00244E9F"/>
    <w:rsid w:val="002539E6"/>
    <w:rsid w:val="00255B38"/>
    <w:rsid w:val="00262BF4"/>
    <w:rsid w:val="00263265"/>
    <w:rsid w:val="00263BE3"/>
    <w:rsid w:val="00273149"/>
    <w:rsid w:val="00283F34"/>
    <w:rsid w:val="002875A7"/>
    <w:rsid w:val="0029572C"/>
    <w:rsid w:val="002A1498"/>
    <w:rsid w:val="002A56FB"/>
    <w:rsid w:val="002A76A1"/>
    <w:rsid w:val="002B79F7"/>
    <w:rsid w:val="002B7D33"/>
    <w:rsid w:val="002C06BE"/>
    <w:rsid w:val="002C5FE4"/>
    <w:rsid w:val="002C6D8A"/>
    <w:rsid w:val="002D4A1B"/>
    <w:rsid w:val="002D507D"/>
    <w:rsid w:val="002E5CA6"/>
    <w:rsid w:val="002F0A7F"/>
    <w:rsid w:val="002F49EB"/>
    <w:rsid w:val="00300678"/>
    <w:rsid w:val="00302AEA"/>
    <w:rsid w:val="00307B58"/>
    <w:rsid w:val="003207F2"/>
    <w:rsid w:val="003346E1"/>
    <w:rsid w:val="0035012E"/>
    <w:rsid w:val="0035501D"/>
    <w:rsid w:val="00355867"/>
    <w:rsid w:val="00360090"/>
    <w:rsid w:val="0036489B"/>
    <w:rsid w:val="0038337A"/>
    <w:rsid w:val="003909AB"/>
    <w:rsid w:val="003A645A"/>
    <w:rsid w:val="003A7386"/>
    <w:rsid w:val="003B08BF"/>
    <w:rsid w:val="003B2638"/>
    <w:rsid w:val="003B368F"/>
    <w:rsid w:val="003B7CB0"/>
    <w:rsid w:val="003B7D9F"/>
    <w:rsid w:val="003D6CF5"/>
    <w:rsid w:val="003F06A7"/>
    <w:rsid w:val="003F467A"/>
    <w:rsid w:val="003F7C77"/>
    <w:rsid w:val="00402B73"/>
    <w:rsid w:val="00402CFB"/>
    <w:rsid w:val="00407AE4"/>
    <w:rsid w:val="00412D77"/>
    <w:rsid w:val="00413CAF"/>
    <w:rsid w:val="00422F92"/>
    <w:rsid w:val="0043209F"/>
    <w:rsid w:val="00435A0D"/>
    <w:rsid w:val="00435F7F"/>
    <w:rsid w:val="00450354"/>
    <w:rsid w:val="00452EB7"/>
    <w:rsid w:val="004560D8"/>
    <w:rsid w:val="00456C78"/>
    <w:rsid w:val="00460128"/>
    <w:rsid w:val="00461A29"/>
    <w:rsid w:val="004777A6"/>
    <w:rsid w:val="004910CE"/>
    <w:rsid w:val="004A2D58"/>
    <w:rsid w:val="004B01F0"/>
    <w:rsid w:val="004B1D27"/>
    <w:rsid w:val="004B272F"/>
    <w:rsid w:val="004B4025"/>
    <w:rsid w:val="004B6D91"/>
    <w:rsid w:val="004C07F8"/>
    <w:rsid w:val="004D4D69"/>
    <w:rsid w:val="004E0F47"/>
    <w:rsid w:val="004E0F9B"/>
    <w:rsid w:val="004E111A"/>
    <w:rsid w:val="004E34B6"/>
    <w:rsid w:val="004E381A"/>
    <w:rsid w:val="004E6DAD"/>
    <w:rsid w:val="004E73C0"/>
    <w:rsid w:val="004F3B23"/>
    <w:rsid w:val="005032E0"/>
    <w:rsid w:val="005074E2"/>
    <w:rsid w:val="00510F79"/>
    <w:rsid w:val="0052517C"/>
    <w:rsid w:val="005265AB"/>
    <w:rsid w:val="0053094C"/>
    <w:rsid w:val="0053137B"/>
    <w:rsid w:val="00531637"/>
    <w:rsid w:val="00532819"/>
    <w:rsid w:val="00535422"/>
    <w:rsid w:val="005379CF"/>
    <w:rsid w:val="00543900"/>
    <w:rsid w:val="00544836"/>
    <w:rsid w:val="005516DC"/>
    <w:rsid w:val="00556A44"/>
    <w:rsid w:val="00557FC2"/>
    <w:rsid w:val="0056185A"/>
    <w:rsid w:val="00565711"/>
    <w:rsid w:val="00573D1F"/>
    <w:rsid w:val="00580B89"/>
    <w:rsid w:val="00582528"/>
    <w:rsid w:val="005947A0"/>
    <w:rsid w:val="0059538D"/>
    <w:rsid w:val="00597B16"/>
    <w:rsid w:val="005A2F26"/>
    <w:rsid w:val="005A39A9"/>
    <w:rsid w:val="005A532E"/>
    <w:rsid w:val="005B34E7"/>
    <w:rsid w:val="005B47AF"/>
    <w:rsid w:val="005B66D5"/>
    <w:rsid w:val="005C1041"/>
    <w:rsid w:val="005E2A6A"/>
    <w:rsid w:val="005E3AF6"/>
    <w:rsid w:val="005E4086"/>
    <w:rsid w:val="005E5236"/>
    <w:rsid w:val="005F348C"/>
    <w:rsid w:val="005F7EB6"/>
    <w:rsid w:val="0060080C"/>
    <w:rsid w:val="00607B48"/>
    <w:rsid w:val="0061323D"/>
    <w:rsid w:val="006156DA"/>
    <w:rsid w:val="00617748"/>
    <w:rsid w:val="00620051"/>
    <w:rsid w:val="00625045"/>
    <w:rsid w:val="00625A8E"/>
    <w:rsid w:val="0064114D"/>
    <w:rsid w:val="0064164E"/>
    <w:rsid w:val="0064170D"/>
    <w:rsid w:val="0064209D"/>
    <w:rsid w:val="0065036A"/>
    <w:rsid w:val="0065191F"/>
    <w:rsid w:val="00656527"/>
    <w:rsid w:val="00662BB3"/>
    <w:rsid w:val="00680CE9"/>
    <w:rsid w:val="006858FB"/>
    <w:rsid w:val="00686F72"/>
    <w:rsid w:val="006934E6"/>
    <w:rsid w:val="00693971"/>
    <w:rsid w:val="006A3ED9"/>
    <w:rsid w:val="006C7E82"/>
    <w:rsid w:val="006D2E6E"/>
    <w:rsid w:val="006E04B1"/>
    <w:rsid w:val="006E449D"/>
    <w:rsid w:val="006E56C1"/>
    <w:rsid w:val="006F3A28"/>
    <w:rsid w:val="006F67A2"/>
    <w:rsid w:val="00704383"/>
    <w:rsid w:val="00704E49"/>
    <w:rsid w:val="00710D68"/>
    <w:rsid w:val="00715F65"/>
    <w:rsid w:val="00721D5D"/>
    <w:rsid w:val="00726E13"/>
    <w:rsid w:val="00727DBD"/>
    <w:rsid w:val="007363D4"/>
    <w:rsid w:val="00745CF4"/>
    <w:rsid w:val="007655C8"/>
    <w:rsid w:val="00765F7A"/>
    <w:rsid w:val="007668D7"/>
    <w:rsid w:val="007709C2"/>
    <w:rsid w:val="00794022"/>
    <w:rsid w:val="007A4535"/>
    <w:rsid w:val="007A6FF4"/>
    <w:rsid w:val="007A7E64"/>
    <w:rsid w:val="007B5951"/>
    <w:rsid w:val="007B613C"/>
    <w:rsid w:val="007C0643"/>
    <w:rsid w:val="007D2E8B"/>
    <w:rsid w:val="007F225D"/>
    <w:rsid w:val="007F5D47"/>
    <w:rsid w:val="00802618"/>
    <w:rsid w:val="00804D6D"/>
    <w:rsid w:val="00817144"/>
    <w:rsid w:val="0082053F"/>
    <w:rsid w:val="00823F3B"/>
    <w:rsid w:val="008264D0"/>
    <w:rsid w:val="008318A9"/>
    <w:rsid w:val="00831E5D"/>
    <w:rsid w:val="0083262C"/>
    <w:rsid w:val="0083384A"/>
    <w:rsid w:val="00843513"/>
    <w:rsid w:val="00844238"/>
    <w:rsid w:val="0085067E"/>
    <w:rsid w:val="008628D6"/>
    <w:rsid w:val="00863B00"/>
    <w:rsid w:val="0087074D"/>
    <w:rsid w:val="00872587"/>
    <w:rsid w:val="008733BA"/>
    <w:rsid w:val="008769B0"/>
    <w:rsid w:val="00884F73"/>
    <w:rsid w:val="0088614E"/>
    <w:rsid w:val="00887728"/>
    <w:rsid w:val="00887EBF"/>
    <w:rsid w:val="008932AA"/>
    <w:rsid w:val="008A35FD"/>
    <w:rsid w:val="008C42D1"/>
    <w:rsid w:val="008C748E"/>
    <w:rsid w:val="008D197F"/>
    <w:rsid w:val="008D2D15"/>
    <w:rsid w:val="008D31F6"/>
    <w:rsid w:val="008D530E"/>
    <w:rsid w:val="008E3426"/>
    <w:rsid w:val="008E503D"/>
    <w:rsid w:val="008E5609"/>
    <w:rsid w:val="008F4A2B"/>
    <w:rsid w:val="009142AB"/>
    <w:rsid w:val="00915519"/>
    <w:rsid w:val="00924162"/>
    <w:rsid w:val="00934771"/>
    <w:rsid w:val="00940427"/>
    <w:rsid w:val="00943403"/>
    <w:rsid w:val="00954809"/>
    <w:rsid w:val="00957421"/>
    <w:rsid w:val="00957D70"/>
    <w:rsid w:val="00960A1C"/>
    <w:rsid w:val="00984B0C"/>
    <w:rsid w:val="00991A49"/>
    <w:rsid w:val="00992AF3"/>
    <w:rsid w:val="00996AC1"/>
    <w:rsid w:val="009A25AC"/>
    <w:rsid w:val="009A49E5"/>
    <w:rsid w:val="009A7169"/>
    <w:rsid w:val="009B2473"/>
    <w:rsid w:val="009B322A"/>
    <w:rsid w:val="009C21C4"/>
    <w:rsid w:val="009C5A81"/>
    <w:rsid w:val="009D00C6"/>
    <w:rsid w:val="009D33A2"/>
    <w:rsid w:val="009E23D8"/>
    <w:rsid w:val="009E4F4F"/>
    <w:rsid w:val="009E79F5"/>
    <w:rsid w:val="009F20E4"/>
    <w:rsid w:val="009F6452"/>
    <w:rsid w:val="00A07978"/>
    <w:rsid w:val="00A27062"/>
    <w:rsid w:val="00A32BEA"/>
    <w:rsid w:val="00A37F73"/>
    <w:rsid w:val="00A500A7"/>
    <w:rsid w:val="00A53C9E"/>
    <w:rsid w:val="00A62FC3"/>
    <w:rsid w:val="00A70D62"/>
    <w:rsid w:val="00A72718"/>
    <w:rsid w:val="00A77175"/>
    <w:rsid w:val="00A84671"/>
    <w:rsid w:val="00A8753D"/>
    <w:rsid w:val="00AA2A7C"/>
    <w:rsid w:val="00AA3EC6"/>
    <w:rsid w:val="00AB530C"/>
    <w:rsid w:val="00AC2A53"/>
    <w:rsid w:val="00AC45CB"/>
    <w:rsid w:val="00AC5186"/>
    <w:rsid w:val="00AD08DC"/>
    <w:rsid w:val="00AD752A"/>
    <w:rsid w:val="00AE07A6"/>
    <w:rsid w:val="00AF0043"/>
    <w:rsid w:val="00AF2F07"/>
    <w:rsid w:val="00B17DE4"/>
    <w:rsid w:val="00B22837"/>
    <w:rsid w:val="00B30117"/>
    <w:rsid w:val="00B33947"/>
    <w:rsid w:val="00B3766D"/>
    <w:rsid w:val="00B37BC5"/>
    <w:rsid w:val="00B47448"/>
    <w:rsid w:val="00B54B48"/>
    <w:rsid w:val="00B57399"/>
    <w:rsid w:val="00B737BC"/>
    <w:rsid w:val="00B873F6"/>
    <w:rsid w:val="00B90A89"/>
    <w:rsid w:val="00B91CA9"/>
    <w:rsid w:val="00B92C2D"/>
    <w:rsid w:val="00BA5689"/>
    <w:rsid w:val="00BA74C9"/>
    <w:rsid w:val="00BA7F0E"/>
    <w:rsid w:val="00BB5948"/>
    <w:rsid w:val="00BC125E"/>
    <w:rsid w:val="00BC2C20"/>
    <w:rsid w:val="00BC7DF5"/>
    <w:rsid w:val="00BD1681"/>
    <w:rsid w:val="00BE1BC3"/>
    <w:rsid w:val="00BE6C98"/>
    <w:rsid w:val="00BF4919"/>
    <w:rsid w:val="00BF6A00"/>
    <w:rsid w:val="00C007A7"/>
    <w:rsid w:val="00C00F33"/>
    <w:rsid w:val="00C02DFC"/>
    <w:rsid w:val="00C10862"/>
    <w:rsid w:val="00C40BF3"/>
    <w:rsid w:val="00C45249"/>
    <w:rsid w:val="00C5254D"/>
    <w:rsid w:val="00C61094"/>
    <w:rsid w:val="00C7523C"/>
    <w:rsid w:val="00C77E78"/>
    <w:rsid w:val="00C81E5B"/>
    <w:rsid w:val="00C85759"/>
    <w:rsid w:val="00C862D3"/>
    <w:rsid w:val="00CA0F33"/>
    <w:rsid w:val="00CA3640"/>
    <w:rsid w:val="00CA6CBF"/>
    <w:rsid w:val="00CD045F"/>
    <w:rsid w:val="00CD21AE"/>
    <w:rsid w:val="00CE1C8D"/>
    <w:rsid w:val="00D0645B"/>
    <w:rsid w:val="00D10150"/>
    <w:rsid w:val="00D11644"/>
    <w:rsid w:val="00D155C2"/>
    <w:rsid w:val="00D42C24"/>
    <w:rsid w:val="00D46F85"/>
    <w:rsid w:val="00D5063C"/>
    <w:rsid w:val="00D55110"/>
    <w:rsid w:val="00D6569F"/>
    <w:rsid w:val="00D679C4"/>
    <w:rsid w:val="00D85238"/>
    <w:rsid w:val="00D87281"/>
    <w:rsid w:val="00D925B7"/>
    <w:rsid w:val="00D960B8"/>
    <w:rsid w:val="00D97454"/>
    <w:rsid w:val="00DA409F"/>
    <w:rsid w:val="00DA5A8B"/>
    <w:rsid w:val="00DA7A36"/>
    <w:rsid w:val="00DB0FEE"/>
    <w:rsid w:val="00DC2309"/>
    <w:rsid w:val="00DD73A5"/>
    <w:rsid w:val="00DE0AE5"/>
    <w:rsid w:val="00DF248A"/>
    <w:rsid w:val="00DF3E85"/>
    <w:rsid w:val="00DF4652"/>
    <w:rsid w:val="00DF5A6A"/>
    <w:rsid w:val="00E020A9"/>
    <w:rsid w:val="00E04F9B"/>
    <w:rsid w:val="00E132F2"/>
    <w:rsid w:val="00E13761"/>
    <w:rsid w:val="00E1558D"/>
    <w:rsid w:val="00E200C1"/>
    <w:rsid w:val="00E204A3"/>
    <w:rsid w:val="00E35C31"/>
    <w:rsid w:val="00E363BE"/>
    <w:rsid w:val="00E42053"/>
    <w:rsid w:val="00E52A1C"/>
    <w:rsid w:val="00E54307"/>
    <w:rsid w:val="00E54869"/>
    <w:rsid w:val="00E564FD"/>
    <w:rsid w:val="00E604DF"/>
    <w:rsid w:val="00E663C7"/>
    <w:rsid w:val="00E67B87"/>
    <w:rsid w:val="00E91454"/>
    <w:rsid w:val="00E962A0"/>
    <w:rsid w:val="00E97B62"/>
    <w:rsid w:val="00EB04E3"/>
    <w:rsid w:val="00EB0A84"/>
    <w:rsid w:val="00EB28EF"/>
    <w:rsid w:val="00EB2EE4"/>
    <w:rsid w:val="00EB5E74"/>
    <w:rsid w:val="00EC1A17"/>
    <w:rsid w:val="00EC3F33"/>
    <w:rsid w:val="00EC54C1"/>
    <w:rsid w:val="00ED4E24"/>
    <w:rsid w:val="00ED685B"/>
    <w:rsid w:val="00EE4A4B"/>
    <w:rsid w:val="00EF1635"/>
    <w:rsid w:val="00EF2F3A"/>
    <w:rsid w:val="00EF38E4"/>
    <w:rsid w:val="00F0136D"/>
    <w:rsid w:val="00F01468"/>
    <w:rsid w:val="00F16336"/>
    <w:rsid w:val="00F50FC7"/>
    <w:rsid w:val="00F5260B"/>
    <w:rsid w:val="00F56C52"/>
    <w:rsid w:val="00F60910"/>
    <w:rsid w:val="00F673B2"/>
    <w:rsid w:val="00F7241D"/>
    <w:rsid w:val="00F83EC8"/>
    <w:rsid w:val="00F86121"/>
    <w:rsid w:val="00FB2070"/>
    <w:rsid w:val="00FB3E64"/>
    <w:rsid w:val="00FD5B04"/>
    <w:rsid w:val="00FD5B31"/>
    <w:rsid w:val="00FD7513"/>
    <w:rsid w:val="00FF0379"/>
    <w:rsid w:val="00FF54A8"/>
    <w:rsid w:val="00FF5C09"/>
    <w:rsid w:val="00FF605D"/>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89240D73-AF6A-46A3-920A-C77709D8A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3947"/>
    <w:pPr>
      <w:spacing w:after="0" w:line="24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A53C9E"/>
    <w:pPr>
      <w:keepNext/>
      <w:keepLines/>
      <w:spacing w:before="240"/>
      <w:outlineLvl w:val="0"/>
    </w:pPr>
    <w:rPr>
      <w:rFonts w:eastAsiaTheme="majorEastAsia"/>
      <w:b/>
      <w:sz w:val="28"/>
      <w:szCs w:val="40"/>
    </w:rPr>
  </w:style>
  <w:style w:type="paragraph" w:styleId="Ttulo2">
    <w:name w:val="heading 2"/>
    <w:basedOn w:val="Normal"/>
    <w:next w:val="Normal"/>
    <w:link w:val="Ttulo2Car"/>
    <w:uiPriority w:val="9"/>
    <w:unhideWhenUsed/>
    <w:qFormat/>
    <w:rsid w:val="0065036A"/>
    <w:pPr>
      <w:keepNext/>
      <w:keepLines/>
      <w:spacing w:before="4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236AE2"/>
    <w:pPr>
      <w:keepNext/>
      <w:keepLines/>
      <w:spacing w:before="4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A53C9E"/>
    <w:rPr>
      <w:rFonts w:ascii="Times New Roman" w:eastAsiaTheme="majorEastAsia" w:hAnsi="Times New Roman" w:cs="Times New Roman"/>
      <w:b/>
      <w:sz w:val="28"/>
      <w:szCs w:val="40"/>
      <w:lang w:val="es-ES"/>
    </w:rPr>
  </w:style>
  <w:style w:type="character" w:customStyle="1" w:styleId="Ttulo2Car">
    <w:name w:val="Título 2 Car"/>
    <w:basedOn w:val="Fuentedeprrafopredeter"/>
    <w:link w:val="Ttulo2"/>
    <w:uiPriority w:val="9"/>
    <w:rsid w:val="0065036A"/>
    <w:rPr>
      <w:rFonts w:ascii="Times New Roman" w:eastAsiaTheme="majorEastAsia" w:hAnsi="Times New Roman" w:cstheme="majorBidi"/>
      <w:b/>
      <w:sz w:val="24"/>
      <w:szCs w:val="26"/>
      <w:lang w:val="es-ES"/>
    </w:rPr>
  </w:style>
  <w:style w:type="character" w:customStyle="1" w:styleId="Ttulo3Car">
    <w:name w:val="Título 3 Car"/>
    <w:basedOn w:val="Fuentedeprrafopredeter"/>
    <w:link w:val="Ttulo3"/>
    <w:uiPriority w:val="9"/>
    <w:rsid w:val="00236AE2"/>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EF1635"/>
    <w:pPr>
      <w:spacing w:after="100"/>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spacing w:line="360" w:lineRule="auto"/>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transmedia.unam.edu.ar/"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transmedia.unam.edu.ar/"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ditorial.unam.edu.ar/"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unam.edu.ar/"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099013-8D9B-43B3-8A5E-7C27644130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40</TotalTime>
  <Pages>14</Pages>
  <Words>18529</Words>
  <Characters>101915</Characters>
  <Application>Microsoft Office Word</Application>
  <DocSecurity>0</DocSecurity>
  <Lines>849</Lines>
  <Paragraphs>2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02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enrique gauto sand</cp:lastModifiedBy>
  <cp:revision>190</cp:revision>
  <dcterms:created xsi:type="dcterms:W3CDTF">2021-11-16T12:19:00Z</dcterms:created>
  <dcterms:modified xsi:type="dcterms:W3CDTF">2023-12-03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